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0F5C274" w14:textId="77777777" w:rsidR="00667076" w:rsidRDefault="005D2D39" w:rsidP="005D2D39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5D2D39">
        <w:rPr>
          <w:rFonts w:asciiTheme="majorBidi" w:hAnsiTheme="majorBidi" w:cstheme="majorBidi"/>
          <w:b/>
          <w:bCs/>
          <w:sz w:val="24"/>
          <w:szCs w:val="24"/>
        </w:rPr>
        <w:t>Supplementary Appendix 2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: </w:t>
      </w:r>
    </w:p>
    <w:p w14:paraId="33689FB2" w14:textId="53DEAF3E" w:rsidR="005D2D39" w:rsidRPr="005D2D39" w:rsidRDefault="005D2D39" w:rsidP="005D2D39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Rationale for the Covariate types used</w:t>
      </w:r>
    </w:p>
    <w:p w14:paraId="47AD067C" w14:textId="77777777" w:rsidR="00667076" w:rsidRDefault="00667076" w:rsidP="005D2D39">
      <w:pPr>
        <w:spacing w:line="480" w:lineRule="auto"/>
        <w:rPr>
          <w:rFonts w:asciiTheme="majorBidi" w:hAnsiTheme="majorBidi" w:cstheme="majorBidi"/>
          <w:sz w:val="24"/>
          <w:szCs w:val="24"/>
          <w:u w:val="single"/>
        </w:rPr>
      </w:pPr>
    </w:p>
    <w:p w14:paraId="5E832DB2" w14:textId="04BD4597" w:rsidR="005D2D39" w:rsidRPr="00B73601" w:rsidRDefault="005D2D39" w:rsidP="005D2D39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 w:rsidRPr="00B73601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Demographics of </w:t>
      </w:r>
      <w:r w:rsidRPr="00B73601">
        <w:rPr>
          <w:rFonts w:asciiTheme="majorBidi" w:hAnsiTheme="majorBidi" w:cstheme="majorBidi"/>
          <w:b/>
          <w:bCs/>
          <w:sz w:val="24"/>
          <w:szCs w:val="24"/>
          <w:u w:val="single"/>
        </w:rPr>
        <w:t>Fee-for-Service (FFS) Medicare beneficiarie</w:t>
      </w:r>
      <w:r w:rsidR="00B73601" w:rsidRPr="00B73601">
        <w:rPr>
          <w:rFonts w:asciiTheme="majorBidi" w:hAnsiTheme="majorBidi" w:cstheme="majorBidi"/>
          <w:b/>
          <w:bCs/>
          <w:sz w:val="24"/>
          <w:szCs w:val="24"/>
          <w:u w:val="single"/>
        </w:rPr>
        <w:t>s</w:t>
      </w:r>
      <w:r w:rsidRPr="00B73601">
        <w:rPr>
          <w:rFonts w:asciiTheme="majorBidi" w:hAnsiTheme="majorBidi" w:cstheme="majorBidi"/>
          <w:b/>
          <w:bCs/>
          <w:sz w:val="24"/>
          <w:szCs w:val="24"/>
          <w:u w:val="single"/>
        </w:rPr>
        <w:t xml:space="preserve">: </w:t>
      </w:r>
    </w:p>
    <w:p w14:paraId="581F2C86" w14:textId="07143905" w:rsidR="00B73601" w:rsidRDefault="005D2D39" w:rsidP="00B73601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3E1129">
        <w:rPr>
          <w:rFonts w:asciiTheme="majorBidi" w:hAnsiTheme="majorBidi" w:cstheme="majorBidi"/>
          <w:sz w:val="24"/>
          <w:szCs w:val="24"/>
        </w:rPr>
        <w:t xml:space="preserve">Medicare </w:t>
      </w:r>
      <w:r w:rsidR="00FF3336">
        <w:rPr>
          <w:rFonts w:asciiTheme="majorBidi" w:hAnsiTheme="majorBidi" w:cstheme="majorBidi"/>
          <w:sz w:val="24"/>
          <w:szCs w:val="24"/>
        </w:rPr>
        <w:t xml:space="preserve">FFS </w:t>
      </w:r>
      <w:r w:rsidRPr="003E1129">
        <w:rPr>
          <w:rFonts w:asciiTheme="majorBidi" w:hAnsiTheme="majorBidi" w:cstheme="majorBidi"/>
          <w:sz w:val="24"/>
          <w:szCs w:val="24"/>
        </w:rPr>
        <w:t>beneficiaries vary in the</w:t>
      </w:r>
      <w:r w:rsidR="001C6701">
        <w:rPr>
          <w:rFonts w:asciiTheme="majorBidi" w:hAnsiTheme="majorBidi" w:cstheme="majorBidi"/>
          <w:sz w:val="24"/>
          <w:szCs w:val="24"/>
        </w:rPr>
        <w:t>ir</w:t>
      </w:r>
      <w:r w:rsidRPr="003E1129">
        <w:rPr>
          <w:rFonts w:asciiTheme="majorBidi" w:hAnsiTheme="majorBidi" w:cstheme="majorBidi"/>
          <w:sz w:val="24"/>
          <w:szCs w:val="24"/>
        </w:rPr>
        <w:t xml:space="preserve"> socio-demographic</w:t>
      </w:r>
      <w:r>
        <w:rPr>
          <w:rFonts w:asciiTheme="majorBidi" w:hAnsiTheme="majorBidi" w:cstheme="majorBidi"/>
          <w:sz w:val="24"/>
          <w:szCs w:val="24"/>
        </w:rPr>
        <w:t>s</w:t>
      </w:r>
      <w:r w:rsidRPr="003E1129">
        <w:rPr>
          <w:rFonts w:asciiTheme="majorBidi" w:hAnsiTheme="majorBidi" w:cstheme="majorBidi"/>
          <w:sz w:val="24"/>
          <w:szCs w:val="24"/>
        </w:rPr>
        <w:t xml:space="preserve"> and clinical </w:t>
      </w:r>
      <w:r w:rsidR="001C6701">
        <w:rPr>
          <w:rFonts w:asciiTheme="majorBidi" w:hAnsiTheme="majorBidi" w:cstheme="majorBidi"/>
          <w:sz w:val="24"/>
          <w:szCs w:val="24"/>
        </w:rPr>
        <w:t>characteristics</w:t>
      </w:r>
      <w:r w:rsidRPr="003E1129">
        <w:rPr>
          <w:rFonts w:asciiTheme="majorBidi" w:hAnsiTheme="majorBidi" w:cstheme="majorBidi"/>
          <w:sz w:val="24"/>
          <w:szCs w:val="24"/>
        </w:rPr>
        <w:t xml:space="preserve"> by county, which may affect utilization</w:t>
      </w:r>
      <w:r>
        <w:rPr>
          <w:rFonts w:asciiTheme="majorBidi" w:hAnsiTheme="majorBidi" w:cstheme="majorBidi"/>
          <w:sz w:val="24"/>
          <w:szCs w:val="24"/>
        </w:rPr>
        <w:t xml:space="preserve"> patterns</w:t>
      </w:r>
      <w:r w:rsidRPr="003E1129">
        <w:rPr>
          <w:rFonts w:asciiTheme="majorBidi" w:hAnsiTheme="majorBidi" w:cstheme="majorBidi"/>
          <w:sz w:val="24"/>
          <w:szCs w:val="24"/>
        </w:rPr>
        <w:t xml:space="preserve"> beyond rural or urban location</w:t>
      </w:r>
      <w:r w:rsidR="00FC23CB">
        <w:rPr>
          <w:rFonts w:asciiTheme="majorBidi" w:hAnsiTheme="majorBidi" w:cstheme="majorBidi"/>
          <w:sz w:val="24"/>
          <w:szCs w:val="24"/>
        </w:rPr>
        <w:t>,</w:t>
      </w:r>
      <w:r w:rsidRPr="003E1129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cm96IFQuPC9BdXRob3I+PFllYXI+MjAyMDwvWWVhcj48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cm96IFQuPC9BdXRob3I+PFllYXI+MjAyMDwvWWVhcj48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3E1129">
        <w:rPr>
          <w:rFonts w:asciiTheme="majorBidi" w:hAnsiTheme="majorBidi" w:cstheme="majorBidi"/>
          <w:sz w:val="24"/>
          <w:szCs w:val="24"/>
        </w:rPr>
      </w:r>
      <w:r w:rsidRPr="003E1129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-3</w:t>
      </w:r>
      <w:r w:rsidRPr="003E1129">
        <w:rPr>
          <w:rFonts w:asciiTheme="majorBidi" w:hAnsiTheme="majorBidi" w:cstheme="majorBidi"/>
          <w:sz w:val="24"/>
          <w:szCs w:val="24"/>
        </w:rPr>
        <w:fldChar w:fldCharType="end"/>
      </w:r>
      <w:r w:rsidRPr="003E1129">
        <w:rPr>
          <w:rFonts w:asciiTheme="majorBidi" w:hAnsiTheme="majorBidi" w:cstheme="majorBidi"/>
          <w:sz w:val="24"/>
          <w:szCs w:val="24"/>
        </w:rPr>
        <w:t xml:space="preserve"> </w:t>
      </w:r>
      <w:r w:rsidR="00FC23CB">
        <w:rPr>
          <w:rFonts w:asciiTheme="majorBidi" w:hAnsiTheme="majorBidi" w:cstheme="majorBidi"/>
          <w:sz w:val="24"/>
          <w:szCs w:val="24"/>
        </w:rPr>
        <w:t>b</w:t>
      </w:r>
      <w:r w:rsidR="00FC23CB" w:rsidRPr="003E1129">
        <w:rPr>
          <w:rFonts w:asciiTheme="majorBidi" w:hAnsiTheme="majorBidi" w:cstheme="majorBidi"/>
          <w:sz w:val="24"/>
          <w:szCs w:val="24"/>
        </w:rPr>
        <w:t>eyond</w:t>
      </w:r>
      <w:r w:rsidR="00FC23CB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the</w:t>
      </w:r>
      <w:r w:rsidRPr="003E1129">
        <w:rPr>
          <w:rFonts w:asciiTheme="majorBidi" w:hAnsiTheme="majorBidi" w:cstheme="majorBidi"/>
          <w:sz w:val="24"/>
          <w:szCs w:val="24"/>
        </w:rPr>
        <w:t xml:space="preserve"> overall </w:t>
      </w:r>
      <w:r w:rsidR="00E82C93" w:rsidRPr="003E1129">
        <w:rPr>
          <w:rFonts w:asciiTheme="majorBidi" w:hAnsiTheme="majorBidi" w:cstheme="majorBidi"/>
          <w:sz w:val="24"/>
          <w:szCs w:val="24"/>
        </w:rPr>
        <w:t>socio-demographic</w:t>
      </w:r>
      <w:r w:rsidR="00E82C93">
        <w:rPr>
          <w:rFonts w:asciiTheme="majorBidi" w:hAnsiTheme="majorBidi" w:cstheme="majorBidi"/>
          <w:sz w:val="24"/>
          <w:szCs w:val="24"/>
        </w:rPr>
        <w:t>s</w:t>
      </w:r>
      <w:r w:rsidR="00E82C93" w:rsidRPr="003E1129">
        <w:rPr>
          <w:rFonts w:asciiTheme="majorBidi" w:hAnsiTheme="majorBidi" w:cstheme="majorBidi"/>
          <w:sz w:val="24"/>
          <w:szCs w:val="24"/>
        </w:rPr>
        <w:t xml:space="preserve"> and</w:t>
      </w:r>
      <w:r w:rsidR="00E82C93">
        <w:rPr>
          <w:rFonts w:asciiTheme="majorBidi" w:hAnsiTheme="majorBidi" w:cstheme="majorBidi"/>
          <w:sz w:val="24"/>
          <w:szCs w:val="24"/>
        </w:rPr>
        <w:t xml:space="preserve"> medical diagnoses</w:t>
      </w:r>
      <w:r w:rsidR="00F4064E" w:rsidRPr="003E1129">
        <w:rPr>
          <w:rFonts w:asciiTheme="majorBidi" w:hAnsiTheme="majorBidi" w:cstheme="majorBidi"/>
          <w:sz w:val="24"/>
          <w:szCs w:val="24"/>
        </w:rPr>
        <w:t xml:space="preserve"> </w:t>
      </w:r>
      <w:r w:rsidRPr="003E1129">
        <w:rPr>
          <w:rFonts w:asciiTheme="majorBidi" w:hAnsiTheme="majorBidi" w:cstheme="majorBidi"/>
          <w:sz w:val="24"/>
          <w:szCs w:val="24"/>
        </w:rPr>
        <w:t xml:space="preserve">aggregated into </w:t>
      </w:r>
      <w:r>
        <w:rPr>
          <w:rFonts w:asciiTheme="majorBidi" w:hAnsiTheme="majorBidi" w:cstheme="majorBidi"/>
          <w:sz w:val="24"/>
          <w:szCs w:val="24"/>
        </w:rPr>
        <w:t>the</w:t>
      </w:r>
      <w:r w:rsidRPr="003E1129">
        <w:rPr>
          <w:rFonts w:asciiTheme="majorBidi" w:hAnsiTheme="majorBidi" w:cstheme="majorBidi"/>
          <w:i/>
          <w:iCs/>
          <w:sz w:val="24"/>
          <w:szCs w:val="24"/>
        </w:rPr>
        <w:t xml:space="preserve"> Hierarchical Condition Category</w:t>
      </w:r>
      <w:r w:rsidR="00FC23CB">
        <w:rPr>
          <w:rFonts w:asciiTheme="majorBidi" w:hAnsiTheme="majorBidi" w:cstheme="majorBidi"/>
          <w:i/>
          <w:iCs/>
          <w:sz w:val="24"/>
          <w:szCs w:val="24"/>
        </w:rPr>
        <w:t xml:space="preserve"> Severity Score</w:t>
      </w:r>
      <w:r w:rsidRPr="003E1129">
        <w:rPr>
          <w:rFonts w:asciiTheme="majorBidi" w:hAnsiTheme="majorBidi" w:cstheme="majorBidi"/>
          <w:sz w:val="24"/>
          <w:szCs w:val="24"/>
        </w:rPr>
        <w:t xml:space="preserve">. </w:t>
      </w:r>
      <w:r w:rsidR="00B73601" w:rsidRPr="003E1129">
        <w:rPr>
          <w:rFonts w:asciiTheme="majorBidi" w:hAnsiTheme="majorBidi" w:cstheme="majorBidi"/>
          <w:sz w:val="24"/>
          <w:szCs w:val="24"/>
        </w:rPr>
        <w:t>F</w:t>
      </w:r>
      <w:r w:rsidR="00B73601">
        <w:rPr>
          <w:rFonts w:asciiTheme="majorBidi" w:hAnsiTheme="majorBidi" w:cstheme="majorBidi"/>
          <w:sz w:val="24"/>
          <w:szCs w:val="24"/>
        </w:rPr>
        <w:t>inally</w:t>
      </w:r>
      <w:r w:rsidR="00B73601" w:rsidRPr="003E1129">
        <w:rPr>
          <w:rFonts w:asciiTheme="majorBidi" w:hAnsiTheme="majorBidi" w:cstheme="majorBidi"/>
          <w:sz w:val="24"/>
          <w:szCs w:val="24"/>
        </w:rPr>
        <w:t xml:space="preserve">, the number of enrollees in the Medicare </w:t>
      </w:r>
      <w:r w:rsidR="00F67486">
        <w:rPr>
          <w:rFonts w:asciiTheme="majorBidi" w:hAnsiTheme="majorBidi" w:cstheme="majorBidi"/>
          <w:sz w:val="24"/>
          <w:szCs w:val="24"/>
        </w:rPr>
        <w:t xml:space="preserve">FFS program </w:t>
      </w:r>
      <w:r w:rsidR="00B73601" w:rsidRPr="003E1129">
        <w:rPr>
          <w:rFonts w:asciiTheme="majorBidi" w:hAnsiTheme="majorBidi" w:cstheme="majorBidi"/>
          <w:i/>
          <w:iCs/>
          <w:sz w:val="24"/>
          <w:szCs w:val="24"/>
        </w:rPr>
        <w:t>vs</w:t>
      </w:r>
      <w:r w:rsidR="00B73601" w:rsidRPr="003E1129">
        <w:rPr>
          <w:rFonts w:asciiTheme="majorBidi" w:hAnsiTheme="majorBidi" w:cstheme="majorBidi"/>
          <w:sz w:val="24"/>
          <w:szCs w:val="24"/>
        </w:rPr>
        <w:t xml:space="preserve"> </w:t>
      </w:r>
      <w:r w:rsidR="00F67486">
        <w:rPr>
          <w:rFonts w:asciiTheme="majorBidi" w:hAnsiTheme="majorBidi" w:cstheme="majorBidi"/>
          <w:sz w:val="24"/>
          <w:szCs w:val="24"/>
        </w:rPr>
        <w:t xml:space="preserve">Medicare </w:t>
      </w:r>
      <w:r w:rsidR="00B73601" w:rsidRPr="003E1129">
        <w:rPr>
          <w:rFonts w:asciiTheme="majorBidi" w:hAnsiTheme="majorBidi" w:cstheme="majorBidi"/>
          <w:sz w:val="24"/>
          <w:szCs w:val="24"/>
        </w:rPr>
        <w:t>Advantage Plans vary across</w:t>
      </w:r>
      <w:r w:rsidR="00B73601">
        <w:rPr>
          <w:rFonts w:asciiTheme="majorBidi" w:hAnsiTheme="majorBidi" w:cstheme="majorBidi"/>
          <w:sz w:val="24"/>
          <w:szCs w:val="24"/>
        </w:rPr>
        <w:t xml:space="preserve"> rural and urban</w:t>
      </w:r>
      <w:r w:rsidR="00B73601" w:rsidRPr="003E1129">
        <w:rPr>
          <w:rFonts w:asciiTheme="majorBidi" w:hAnsiTheme="majorBidi" w:cstheme="majorBidi"/>
          <w:sz w:val="24"/>
          <w:szCs w:val="24"/>
        </w:rPr>
        <w:t xml:space="preserve"> geographies</w:t>
      </w:r>
      <w:r w:rsidR="00B73601">
        <w:rPr>
          <w:rFonts w:asciiTheme="majorBidi" w:hAnsiTheme="majorBidi" w:cstheme="majorBidi"/>
          <w:sz w:val="24"/>
          <w:szCs w:val="24"/>
        </w:rPr>
        <w:t xml:space="preserve"> and over time,</w:t>
      </w:r>
      <w:r w:rsidR="00B73601"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QYXJrPC9BdXRob3I+PFllYXI+MjAyMTwvWWVhcj48UmVj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</w:fldData>
        </w:fldChar>
      </w:r>
      <w:r w:rsidR="00B73601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B73601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QYXJrPC9BdXRob3I+PFllYXI+MjAyMTwvWWVhcj48UmVj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</w:fldData>
        </w:fldChar>
      </w:r>
      <w:r w:rsidR="00B73601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B73601">
        <w:rPr>
          <w:rFonts w:asciiTheme="majorBidi" w:hAnsiTheme="majorBidi" w:cstheme="majorBidi"/>
          <w:sz w:val="24"/>
          <w:szCs w:val="24"/>
        </w:rPr>
      </w:r>
      <w:r w:rsidR="00B73601">
        <w:rPr>
          <w:rFonts w:asciiTheme="majorBidi" w:hAnsiTheme="majorBidi" w:cstheme="majorBidi"/>
          <w:sz w:val="24"/>
          <w:szCs w:val="24"/>
        </w:rPr>
        <w:fldChar w:fldCharType="end"/>
      </w:r>
      <w:r w:rsidR="00B73601" w:rsidRPr="000176DD">
        <w:rPr>
          <w:rFonts w:asciiTheme="majorBidi" w:hAnsiTheme="majorBidi" w:cstheme="majorBidi"/>
          <w:sz w:val="24"/>
          <w:szCs w:val="24"/>
        </w:rPr>
      </w:r>
      <w:r w:rsidR="00B73601"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="00B73601"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6 7</w:t>
      </w:r>
      <w:r w:rsidR="00B73601" w:rsidRPr="000176DD">
        <w:rPr>
          <w:rFonts w:asciiTheme="majorBidi" w:hAnsiTheme="majorBidi" w:cstheme="majorBidi"/>
          <w:sz w:val="24"/>
          <w:szCs w:val="24"/>
        </w:rPr>
        <w:fldChar w:fldCharType="end"/>
      </w:r>
      <w:r w:rsidR="00B73601" w:rsidRPr="000176DD">
        <w:rPr>
          <w:rFonts w:asciiTheme="majorBidi" w:hAnsiTheme="majorBidi" w:cstheme="majorBidi"/>
          <w:sz w:val="24"/>
          <w:szCs w:val="24"/>
        </w:rPr>
        <w:t xml:space="preserve"> </w:t>
      </w:r>
      <w:r w:rsidR="00B73601">
        <w:rPr>
          <w:rFonts w:asciiTheme="majorBidi" w:hAnsiTheme="majorBidi" w:cstheme="majorBidi"/>
          <w:sz w:val="24"/>
          <w:szCs w:val="24"/>
        </w:rPr>
        <w:t xml:space="preserve">and therefore </w:t>
      </w:r>
      <w:r w:rsidR="00FA0B62">
        <w:rPr>
          <w:rFonts w:asciiTheme="majorBidi" w:hAnsiTheme="majorBidi" w:cstheme="majorBidi"/>
          <w:sz w:val="24"/>
          <w:szCs w:val="24"/>
        </w:rPr>
        <w:t>are</w:t>
      </w:r>
      <w:r w:rsidR="00B73601">
        <w:rPr>
          <w:rFonts w:asciiTheme="majorBidi" w:hAnsiTheme="majorBidi" w:cstheme="majorBidi"/>
          <w:sz w:val="24"/>
          <w:szCs w:val="24"/>
        </w:rPr>
        <w:t xml:space="preserve"> controlled for</w:t>
      </w:r>
      <w:r w:rsidR="00D56EF8">
        <w:rPr>
          <w:rFonts w:asciiTheme="majorBidi" w:hAnsiTheme="majorBidi" w:cstheme="majorBidi"/>
          <w:sz w:val="24"/>
          <w:szCs w:val="24"/>
        </w:rPr>
        <w:t xml:space="preserve"> in analyses</w:t>
      </w:r>
      <w:r w:rsidR="00B73601">
        <w:rPr>
          <w:rFonts w:asciiTheme="majorBidi" w:hAnsiTheme="majorBidi" w:cstheme="majorBidi"/>
          <w:sz w:val="24"/>
          <w:szCs w:val="24"/>
        </w:rPr>
        <w:t>.</w:t>
      </w:r>
    </w:p>
    <w:p w14:paraId="32E36680" w14:textId="3EFBE6B3" w:rsidR="00B73601" w:rsidRDefault="00B73601" w:rsidP="005D2D39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2852B2F1" w14:textId="7B1B2903" w:rsidR="00B73601" w:rsidRPr="00B73601" w:rsidRDefault="00B73601" w:rsidP="005D2D39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 w:rsidRPr="00B73601">
        <w:rPr>
          <w:rFonts w:ascii="Times New Roman" w:hAnsi="Times New Roman" w:cs="Times New Roman"/>
          <w:b/>
          <w:bCs/>
          <w:sz w:val="24"/>
          <w:szCs w:val="24"/>
          <w:u w:val="single"/>
        </w:rPr>
        <w:t>Rates of key chronic conditions of the Medicare FFS beneficiaries</w:t>
      </w:r>
    </w:p>
    <w:p w14:paraId="438B0507" w14:textId="3058969F" w:rsidR="005D2D39" w:rsidRDefault="005D2D39" w:rsidP="005D2D39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</w:t>
      </w:r>
      <w:r w:rsidRPr="003E1129">
        <w:rPr>
          <w:rFonts w:asciiTheme="majorBidi" w:hAnsiTheme="majorBidi" w:cstheme="majorBidi"/>
          <w:sz w:val="24"/>
          <w:szCs w:val="24"/>
        </w:rPr>
        <w:t>troke prevalence</w:t>
      </w:r>
      <w:r>
        <w:rPr>
          <w:rFonts w:asciiTheme="majorBidi" w:hAnsiTheme="majorBidi" w:cstheme="majorBidi"/>
          <w:sz w:val="24"/>
          <w:szCs w:val="24"/>
        </w:rPr>
        <w:t xml:space="preserve"> varies substantially across geographies</w:t>
      </w:r>
      <w:r w:rsidRPr="003E1129">
        <w:rPr>
          <w:rFonts w:asciiTheme="majorBidi" w:hAnsiTheme="majorBidi" w:cstheme="majorBidi"/>
          <w:sz w:val="24"/>
          <w:szCs w:val="24"/>
        </w:rPr>
        <w:t xml:space="preserve">, including </w:t>
      </w:r>
      <w:r>
        <w:rPr>
          <w:rFonts w:asciiTheme="majorBidi" w:hAnsiTheme="majorBidi" w:cstheme="majorBidi"/>
          <w:sz w:val="24"/>
          <w:szCs w:val="24"/>
        </w:rPr>
        <w:t>for</w:t>
      </w:r>
      <w:r w:rsidRPr="003E1129">
        <w:rPr>
          <w:rFonts w:asciiTheme="majorBidi" w:hAnsiTheme="majorBidi" w:cstheme="majorBidi"/>
          <w:sz w:val="24"/>
          <w:szCs w:val="24"/>
        </w:rPr>
        <w:t xml:space="preserve"> </w:t>
      </w:r>
      <w:r w:rsidR="00CC397C">
        <w:rPr>
          <w:rFonts w:asciiTheme="majorBidi" w:hAnsiTheme="majorBidi" w:cstheme="majorBidi"/>
          <w:sz w:val="24"/>
          <w:szCs w:val="24"/>
        </w:rPr>
        <w:t xml:space="preserve">Medicare </w:t>
      </w:r>
      <w:r w:rsidRPr="003E1129">
        <w:rPr>
          <w:rFonts w:asciiTheme="majorBidi" w:hAnsiTheme="majorBidi" w:cstheme="majorBidi"/>
          <w:sz w:val="24"/>
          <w:szCs w:val="24"/>
        </w:rPr>
        <w:t>FFS beneficiaries</w:t>
      </w:r>
      <w:r>
        <w:rPr>
          <w:rFonts w:asciiTheme="majorBidi" w:hAnsiTheme="majorBidi" w:cstheme="majorBidi"/>
          <w:sz w:val="24"/>
          <w:szCs w:val="24"/>
        </w:rPr>
        <w:t>,</w:t>
      </w:r>
      <w:r w:rsidRPr="003E1129"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enters for Medicare &amp;amp; Medicaid Services - Office of Minority Health&lt;/Author&gt;&lt;RecNum&gt;153&lt;/RecNum&gt;&lt;DisplayText&gt;&lt;style face="superscript"&gt;4&lt;/style&gt;&lt;/DisplayText&gt;&lt;record&gt;&lt;rec-number&gt;153&lt;/rec-number&gt;&lt;foreign-keys&gt;&lt;key app="EN" db-id="w9wsrp2sbwwweyesrz6xtsa6t9d5xtxsdwt5" timestamp="1674800717"&gt;153&lt;/key&gt;&lt;/foreign-keys&gt;&lt;ref-type name="Report"&gt;27&lt;/ref-type&gt;&lt;contributors&gt;&lt;authors&gt;&lt;author&gt;Centers for Medicare &amp;amp; Medicaid Services - Office </w:instrText>
      </w:r>
      <w:r>
        <w:rPr>
          <w:rFonts w:asciiTheme="majorBidi" w:hAnsiTheme="majorBidi" w:cstheme="majorBidi"/>
          <w:sz w:val="24"/>
          <w:szCs w:val="24"/>
        </w:rPr>
        <w:lastRenderedPageBreak/>
        <w:instrText>of Minority Health,&lt;/author&gt;&lt;/authors&gt;&lt;/contributors&gt;&lt;titles&gt;&lt;title&gt;Stroke Disparities in Medicare Fee-For-Service Beneficiaries &lt;/title&gt;&lt;/titles&gt;&lt;dates&gt;&lt;/dates&gt;&lt;urls&gt;&lt;related-urls&gt;&lt;url&gt;https://www.cms.gov/files/document/omhdatasnapshot-strokepdf.pdf&lt;/url&gt;&lt;/related-urls&gt;&lt;/urls&gt;&lt;access-date&gt;January 22, 2023&lt;/access-date&gt;&lt;/record&gt;&lt;/Cite&gt;&lt;/EndNote&gt;</w:instrText>
      </w:r>
      <w:r w:rsidRPr="003E1129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4</w:t>
      </w:r>
      <w:r w:rsidRPr="003E112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and is one prevalent condition for post-acute care whose outcomes vary by therapy intensity level in IRFs </w:t>
      </w:r>
      <w:r w:rsidRPr="001006C4">
        <w:rPr>
          <w:rFonts w:asciiTheme="majorBidi" w:hAnsiTheme="majorBidi" w:cstheme="majorBidi"/>
          <w:i/>
          <w:iCs/>
          <w:sz w:val="24"/>
          <w:szCs w:val="24"/>
        </w:rPr>
        <w:t>vs</w:t>
      </w:r>
      <w:r>
        <w:rPr>
          <w:rFonts w:asciiTheme="majorBidi" w:hAnsiTheme="majorBidi" w:cstheme="majorBidi"/>
          <w:sz w:val="24"/>
          <w:szCs w:val="24"/>
        </w:rPr>
        <w:t xml:space="preserve"> SNFs.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25nPC9BdXRob3I+PFllYXI+MjAxOTwvWWVhcj48UmVj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25nPC9BdXRob3I+PFllYXI+MjAxOTwvWWVhcj48UmVj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5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B73601">
        <w:rPr>
          <w:rFonts w:asciiTheme="majorBidi" w:hAnsiTheme="majorBidi" w:cstheme="majorBidi"/>
          <w:sz w:val="24"/>
          <w:szCs w:val="24"/>
        </w:rPr>
        <w:t>We also account for other major neurological, cardiac, and musculoskeletal conditions prevalent among Medicare FFS beneficiaries.</w:t>
      </w:r>
    </w:p>
    <w:p w14:paraId="7AF34B68" w14:textId="77777777" w:rsidR="00FA0B62" w:rsidRDefault="00FA0B62" w:rsidP="005D2D39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02E05FA9" w14:textId="77777777" w:rsidR="00B73601" w:rsidRPr="00FA0B62" w:rsidRDefault="00B73601" w:rsidP="005D2D39">
      <w:pPr>
        <w:autoSpaceDE w:val="0"/>
        <w:autoSpaceDN w:val="0"/>
        <w:adjustRightInd w:val="0"/>
        <w:spacing w:after="4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FA0B62">
        <w:rPr>
          <w:rFonts w:asciiTheme="majorBidi" w:hAnsiTheme="majorBidi" w:cstheme="majorBidi"/>
          <w:b/>
          <w:bCs/>
          <w:sz w:val="24"/>
          <w:szCs w:val="24"/>
          <w:u w:val="single"/>
        </w:rPr>
        <w:t>Medicare spending, adjusted per region (beneficiaries Part A and B)</w:t>
      </w:r>
      <w:r w:rsidR="005D2D39" w:rsidRPr="00FA0B62">
        <w:rPr>
          <w:rFonts w:asciiTheme="majorBidi" w:hAnsiTheme="majorBidi" w:cstheme="majorBidi"/>
          <w:b/>
          <w:bCs/>
          <w:sz w:val="24"/>
          <w:szCs w:val="24"/>
          <w:u w:val="single"/>
        </w:rPr>
        <w:t>:</w:t>
      </w:r>
      <w:r w:rsidR="005D2D39" w:rsidRPr="00FA0B6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474CAEB1" w14:textId="2FD46135" w:rsidR="005D2D39" w:rsidRDefault="005D2D39" w:rsidP="005D2D39">
      <w:pPr>
        <w:autoSpaceDE w:val="0"/>
        <w:autoSpaceDN w:val="0"/>
        <w:adjustRightInd w:val="0"/>
        <w:spacing w:after="40"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</w:t>
      </w:r>
      <w:r w:rsidRPr="000176DD">
        <w:rPr>
          <w:rFonts w:asciiTheme="majorBidi" w:hAnsiTheme="majorBidi" w:cstheme="majorBidi"/>
          <w:sz w:val="24"/>
          <w:szCs w:val="24"/>
        </w:rPr>
        <w:t>ealthcare spending</w:t>
      </w:r>
      <w:r>
        <w:rPr>
          <w:rFonts w:asciiTheme="majorBidi" w:hAnsiTheme="majorBidi" w:cstheme="majorBidi"/>
          <w:sz w:val="24"/>
          <w:szCs w:val="24"/>
        </w:rPr>
        <w:t>, even adjusted for varying payment rates across regions,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enters for Medicare &amp;amp; Medicaid Services&lt;/Author&gt;&lt;RecNum&gt;89&lt;/RecNum&gt;&lt;DisplayText&gt;&lt;style face="superscript"&gt;8&lt;/style&gt;&lt;/DisplayText&gt;&lt;record&gt;&lt;rec-number&gt;89&lt;/rec-number&gt;&lt;foreign-keys&gt;&lt;key app="EN" db-id="w9wsrp2sbwwweyesrz6xtsa6t9d5xtxsdwt5" timestamp="1673709682"&gt;89&lt;/key&gt;&lt;/foreign-keys&gt;&lt;ref-type name="Web Page"&gt;12&lt;/ref-type&gt;&lt;contributors&gt;&lt;authors&gt;&lt;author&gt;Centers for Medicare &amp;amp; Medicaid Services,&lt;/author&gt;&lt;/authors&gt;&lt;/contributors&gt;&lt;titles&gt;&lt;title&gt;Medicare Geographic Variation - by National, State &amp;amp; County&lt;/title&gt;&lt;/titles&gt;&lt;dates&gt;&lt;/dates&gt;&lt;urls&gt;&lt;related-urls&gt;&lt;url&gt;https://data.cms.gov/summary-statistics-on-use-and-payments/medicare-geographic-comparisons/medicare-geographic-variation-by-national-state-county&lt;/url&gt;&lt;/related-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8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  <w:t xml:space="preserve"> varies substantially </w:t>
      </w:r>
      <w:r w:rsidR="000C778F">
        <w:rPr>
          <w:rFonts w:asciiTheme="majorBidi" w:hAnsiTheme="majorBidi" w:cstheme="majorBidi"/>
          <w:sz w:val="24"/>
          <w:szCs w:val="24"/>
        </w:rPr>
        <w:t>across</w:t>
      </w:r>
      <w:r w:rsidRPr="000176DD">
        <w:rPr>
          <w:rFonts w:asciiTheme="majorBidi" w:hAnsiTheme="majorBidi" w:cstheme="majorBidi"/>
          <w:sz w:val="24"/>
          <w:szCs w:val="24"/>
        </w:rPr>
        <w:t xml:space="preserve"> the USA</w:t>
      </w:r>
      <w:r>
        <w:rPr>
          <w:rFonts w:asciiTheme="majorBidi" w:hAnsiTheme="majorBidi" w:cstheme="majorBidi"/>
          <w:sz w:val="24"/>
          <w:szCs w:val="24"/>
        </w:rPr>
        <w:t xml:space="preserve"> and for FFS</w:t>
      </w:r>
      <w:r w:rsidRPr="000176DD">
        <w:rPr>
          <w:rFonts w:asciiTheme="majorBidi" w:hAnsiTheme="majorBidi" w:cstheme="majorBidi"/>
          <w:sz w:val="24"/>
          <w:szCs w:val="24"/>
        </w:rPr>
        <w:t xml:space="preserve"> Medicare enrollees</w:t>
      </w:r>
      <w:r>
        <w:rPr>
          <w:rFonts w:asciiTheme="majorBidi" w:hAnsiTheme="majorBidi" w:cstheme="majorBidi"/>
          <w:sz w:val="24"/>
          <w:szCs w:val="24"/>
        </w:rPr>
        <w:t>.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29wZXI8L0F1dGhvcj48WWVhcj4yMDIyPC9ZZWFyPjxS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29wZXI8L0F1dGhvcj48WWVhcj4yMDIyPC9ZZWFyPjxS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9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176DD">
        <w:rPr>
          <w:rFonts w:asciiTheme="majorBidi" w:hAnsiTheme="majorBidi" w:cstheme="majorBidi"/>
          <w:sz w:val="24"/>
          <w:szCs w:val="24"/>
        </w:rPr>
        <w:t>While region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176DD">
        <w:rPr>
          <w:rFonts w:asciiTheme="majorBidi" w:hAnsiTheme="majorBidi" w:cstheme="majorBidi"/>
          <w:sz w:val="24"/>
          <w:szCs w:val="24"/>
        </w:rPr>
        <w:t>disparities have been decreasing</w:t>
      </w:r>
      <w:r>
        <w:rPr>
          <w:rFonts w:asciiTheme="majorBidi" w:hAnsiTheme="majorBidi" w:cstheme="majorBidi"/>
          <w:sz w:val="24"/>
          <w:szCs w:val="24"/>
        </w:rPr>
        <w:t>,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Zhang&lt;/Author&gt;&lt;Year&gt;2020&lt;/Year&gt;&lt;RecNum&gt;98&lt;/RecNum&gt;&lt;DisplayText&gt;&lt;style face="superscript"&gt;10&lt;/style&gt;&lt;/DisplayText&gt;&lt;record&gt;&lt;rec-number&gt;98&lt;/rec-number&gt;&lt;foreign-keys&gt;&lt;key app="EN" db-id="w9wsrp2sbwwweyesrz6xtsa6t9d5xtxsdwt5" timestamp="1673827936"&gt;98&lt;/key&gt;&lt;/foreign-keys&gt;&lt;ref-type name="Journal Article"&gt;17&lt;/ref-type&gt;&lt;contributors&gt;&lt;authors&gt;&lt;author&gt;Zhang, Y.&lt;/author&gt;&lt;author&gt;Li, J.&lt;/author&gt;&lt;/authors&gt;&lt;/contributors&gt;&lt;auth-address&gt;Yongkang Zhang (yoz2009@med.cornell.edu) is a research associate in the Department of Population Health Sciences at Weill Cornell Medical College, in New York, New York.&amp;#xD;Jing Li is an assistant professor in the Department of Population Health Sciences at Weill Cornell Medical College.&lt;/auth-address&gt;&lt;titles&gt;&lt;title&gt;Geographic Variation In Medicare Per Capita Spending Narrowed From 2007 To 2017&lt;/title&gt;&lt;secondary-title&gt;Health Aff (Millwood)&lt;/secondary-title&gt;&lt;alt-title&gt;Health affairs (Project Hope)&lt;/alt-title&gt;&lt;/titles&gt;&lt;periodical&gt;&lt;full-title&gt;Health Aff (Millwood)&lt;/full-title&gt;&lt;abbr-1&gt;Health affairs (Project Hope)&lt;/abbr-1&gt;&lt;/periodical&gt;&lt;alt-periodical&gt;&lt;full-title&gt;Health Aff (Millwood)&lt;/full-title&gt;&lt;abbr-1&gt;Health affairs (Project Hope)&lt;/abbr-1&gt;&lt;/alt-periodical&gt;&lt;pages&gt;1875-1882&lt;/pages&gt;&lt;volume&gt;39&lt;/volume&gt;&lt;number&gt;11&lt;/number&gt;&lt;edition&gt;2020/11/03&lt;/edition&gt;&lt;keywords&gt;&lt;keyword&gt;Aged&lt;/keyword&gt;&lt;keyword&gt;Health Expenditures&lt;/keyword&gt;&lt;keyword&gt;Humans&lt;/keyword&gt;&lt;keyword&gt;*Medicare&lt;/keyword&gt;&lt;keyword&gt;*Patient Protection and Affordable Care Act&lt;/keyword&gt;&lt;keyword&gt;United States&lt;/keyword&gt;&lt;/keywords&gt;&lt;dates&gt;&lt;year&gt;2020&lt;/year&gt;&lt;pub-dates&gt;&lt;date&gt;Nov&lt;/date&gt;&lt;/pub-dates&gt;&lt;/dates&gt;&lt;isbn&gt;0278-2715 (Print)&amp;#xD;0278-2715&lt;/isbn&gt;&lt;accession-num&gt;33136493&lt;/accession-num&gt;&lt;urls&gt;&lt;/urls&gt;&lt;custom2&gt;PMC7935410&lt;/custom2&gt;&lt;custom6&gt;NIHMS1674078&lt;/custom6&gt;&lt;electronic-resource-num&gt;10.1377/hlthaff.2020.00188&lt;/electronic-resource-num&gt;&lt;remote-database-provider&gt;NLM&lt;/remote-database-provider&gt;&lt;language&gt;eng&lt;/language&gt;&lt;/record&gt;&lt;/Cite&gt;&lt;/EndNote&gt;</w:instrText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0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  <w:t xml:space="preserve"> in</w:t>
      </w:r>
      <w:r>
        <w:rPr>
          <w:rFonts w:asciiTheme="majorBidi" w:hAnsiTheme="majorBidi" w:cstheme="majorBidi"/>
          <w:sz w:val="24"/>
          <w:szCs w:val="24"/>
        </w:rPr>
        <w:t>cluding for</w:t>
      </w:r>
      <w:r w:rsidRPr="000176DD">
        <w:rPr>
          <w:rFonts w:asciiTheme="majorBidi" w:hAnsiTheme="majorBidi" w:cstheme="majorBidi"/>
          <w:sz w:val="24"/>
          <w:szCs w:val="24"/>
        </w:rPr>
        <w:t xml:space="preserve"> some post-acute </w:t>
      </w:r>
      <w:r w:rsidR="00DC5934">
        <w:rPr>
          <w:rFonts w:asciiTheme="majorBidi" w:hAnsiTheme="majorBidi" w:cstheme="majorBidi"/>
          <w:sz w:val="24"/>
          <w:szCs w:val="24"/>
        </w:rPr>
        <w:t>providers</w:t>
      </w:r>
      <w:r w:rsidR="00DC5934" w:rsidRPr="000176DD">
        <w:rPr>
          <w:rFonts w:asciiTheme="majorBidi" w:hAnsiTheme="majorBidi" w:cstheme="majorBidi"/>
          <w:sz w:val="24"/>
          <w:szCs w:val="24"/>
        </w:rPr>
        <w:t xml:space="preserve"> </w:t>
      </w:r>
      <w:r w:rsidR="00B17196">
        <w:rPr>
          <w:rFonts w:asciiTheme="majorBidi" w:hAnsiTheme="majorBidi" w:cstheme="majorBidi"/>
          <w:sz w:val="24"/>
          <w:szCs w:val="24"/>
        </w:rPr>
        <w:t>such as Home Health Agencies</w:t>
      </w:r>
      <w:r w:rsidRPr="000176DD">
        <w:rPr>
          <w:rFonts w:asciiTheme="majorBidi" w:hAnsiTheme="majorBidi" w:cstheme="majorBidi"/>
          <w:sz w:val="24"/>
          <w:szCs w:val="24"/>
        </w:rPr>
        <w:t>,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b29kPC9BdXRob3I+PFllYXI+MjAyMTwvWWVhcj48UmVj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b29kPC9BdXRob3I+PFllYXI+MjAyMTwvWWVhcj48UmVj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1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they </w:t>
      </w:r>
      <w:r w:rsidRPr="000176DD">
        <w:rPr>
          <w:rFonts w:asciiTheme="majorBidi" w:hAnsiTheme="majorBidi" w:cstheme="majorBidi"/>
          <w:sz w:val="24"/>
          <w:szCs w:val="24"/>
        </w:rPr>
        <w:t>are still prevalent and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DC5934">
        <w:rPr>
          <w:rFonts w:asciiTheme="majorBidi" w:hAnsiTheme="majorBidi" w:cstheme="majorBidi"/>
          <w:sz w:val="24"/>
          <w:szCs w:val="24"/>
        </w:rPr>
        <w:t>should</w:t>
      </w:r>
      <w:r>
        <w:rPr>
          <w:rFonts w:asciiTheme="majorBidi" w:hAnsiTheme="majorBidi" w:cstheme="majorBidi"/>
          <w:sz w:val="24"/>
          <w:szCs w:val="24"/>
        </w:rPr>
        <w:t xml:space="preserve"> be controlled for,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Y2h1bGR0PC9BdXRob3I+PFllYXI+MjAyMjwvWWVhcj48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Y2h1bGR0PC9BdXRob3I+PFllYXI+MjAyMjwvWWVhcj48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 12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including for acute care spending as a likely antecedent of post-acute care utilization.</w:t>
      </w:r>
      <w:r w:rsidRPr="000176DD">
        <w:rPr>
          <w:rFonts w:asciiTheme="majorBidi" w:hAnsiTheme="majorBidi" w:cstheme="majorBidi"/>
          <w:sz w:val="24"/>
          <w:szCs w:val="24"/>
        </w:rPr>
        <w:t xml:space="preserve"> </w:t>
      </w:r>
    </w:p>
    <w:p w14:paraId="7F3965B5" w14:textId="77777777" w:rsidR="00667076" w:rsidRPr="000176DD" w:rsidRDefault="00667076" w:rsidP="005D2D39">
      <w:pPr>
        <w:autoSpaceDE w:val="0"/>
        <w:autoSpaceDN w:val="0"/>
        <w:adjustRightInd w:val="0"/>
        <w:spacing w:after="40" w:line="480" w:lineRule="auto"/>
        <w:rPr>
          <w:rFonts w:asciiTheme="majorBidi" w:hAnsiTheme="majorBidi" w:cstheme="majorBidi"/>
          <w:sz w:val="24"/>
          <w:szCs w:val="24"/>
        </w:rPr>
      </w:pPr>
    </w:p>
    <w:p w14:paraId="171AA286" w14:textId="77777777" w:rsidR="00B73601" w:rsidRPr="00667076" w:rsidRDefault="00B73601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>Disability statistics, e.g., poverty and employment – county-level</w:t>
      </w:r>
      <w:r w:rsidR="005D2D39"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>:</w:t>
      </w:r>
      <w:r w:rsidR="005D2D39" w:rsidRPr="00667076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63D68B46" w14:textId="0780F579" w:rsidR="005D2D39" w:rsidRPr="00222DC3" w:rsidRDefault="005D2D39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sz w:val="24"/>
          <w:szCs w:val="24"/>
          <w:u w:val="single"/>
        </w:rPr>
      </w:pPr>
      <w:r w:rsidRPr="000176DD">
        <w:rPr>
          <w:rFonts w:asciiTheme="majorBidi" w:hAnsiTheme="majorBidi" w:cstheme="majorBidi"/>
          <w:sz w:val="24"/>
          <w:szCs w:val="24"/>
        </w:rPr>
        <w:t>Disability rate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176DD">
        <w:rPr>
          <w:rFonts w:asciiTheme="majorBidi" w:hAnsiTheme="majorBidi" w:cstheme="majorBidi"/>
          <w:sz w:val="24"/>
          <w:szCs w:val="24"/>
        </w:rPr>
        <w:t xml:space="preserve">are </w:t>
      </w:r>
      <w:r>
        <w:rPr>
          <w:rFonts w:asciiTheme="majorBidi" w:hAnsiTheme="majorBidi" w:cstheme="majorBidi"/>
          <w:sz w:val="24"/>
          <w:szCs w:val="24"/>
        </w:rPr>
        <w:t>un</w:t>
      </w:r>
      <w:r w:rsidRPr="000176DD">
        <w:rPr>
          <w:rFonts w:asciiTheme="majorBidi" w:hAnsiTheme="majorBidi" w:cstheme="majorBidi"/>
          <w:sz w:val="24"/>
          <w:szCs w:val="24"/>
        </w:rPr>
        <w:t xml:space="preserve">evenly distributed </w:t>
      </w:r>
      <w:r>
        <w:rPr>
          <w:rFonts w:asciiTheme="majorBidi" w:hAnsiTheme="majorBidi" w:cstheme="majorBidi"/>
          <w:sz w:val="24"/>
          <w:szCs w:val="24"/>
        </w:rPr>
        <w:t>between</w:t>
      </w:r>
      <w:r w:rsidRPr="000176DD">
        <w:rPr>
          <w:rFonts w:asciiTheme="majorBidi" w:hAnsiTheme="majorBidi" w:cstheme="majorBidi"/>
          <w:sz w:val="24"/>
          <w:szCs w:val="24"/>
        </w:rPr>
        <w:t xml:space="preserve"> geographies</w:t>
      </w:r>
      <w:r>
        <w:rPr>
          <w:rFonts w:asciiTheme="majorBidi" w:hAnsiTheme="majorBidi" w:cstheme="majorBidi"/>
          <w:sz w:val="24"/>
          <w:szCs w:val="24"/>
        </w:rPr>
        <w:t>,</w:t>
      </w:r>
      <w:r w:rsidRPr="000176DD">
        <w:rPr>
          <w:rFonts w:asciiTheme="majorBidi" w:hAnsiTheme="majorBidi" w:cstheme="majorBidi"/>
          <w:sz w:val="24"/>
          <w:szCs w:val="24"/>
        </w:rPr>
        <w:t xml:space="preserve"> especially rural and urban</w:t>
      </w:r>
      <w:r>
        <w:rPr>
          <w:rFonts w:asciiTheme="majorBidi" w:hAnsiTheme="majorBidi" w:cstheme="majorBidi"/>
          <w:sz w:val="24"/>
          <w:szCs w:val="24"/>
        </w:rPr>
        <w:t>.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FvPC9BdXRob3I+PFllYXI+MjAxOTwvWWVhcj48UmVj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FvPC9BdXRob3I+PFllYXI+MjAxOTwvWWVhcj48UmVj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3-16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Also, w</w:t>
      </w:r>
      <w:r w:rsidRPr="000176DD">
        <w:rPr>
          <w:rFonts w:asciiTheme="majorBidi" w:hAnsiTheme="majorBidi" w:cstheme="majorBidi"/>
          <w:sz w:val="24"/>
          <w:szCs w:val="24"/>
        </w:rPr>
        <w:t xml:space="preserve">here health services were available, many people with disabilities </w:t>
      </w:r>
      <w:r>
        <w:rPr>
          <w:rFonts w:asciiTheme="majorBidi" w:hAnsiTheme="majorBidi" w:cstheme="majorBidi"/>
          <w:sz w:val="24"/>
          <w:szCs w:val="24"/>
        </w:rPr>
        <w:t xml:space="preserve">may </w:t>
      </w:r>
      <w:r w:rsidRPr="000176DD">
        <w:rPr>
          <w:rFonts w:asciiTheme="majorBidi" w:hAnsiTheme="majorBidi" w:cstheme="majorBidi"/>
          <w:sz w:val="24"/>
          <w:szCs w:val="24"/>
        </w:rPr>
        <w:t xml:space="preserve">not </w:t>
      </w:r>
      <w:r w:rsidR="00D51F26">
        <w:rPr>
          <w:rFonts w:asciiTheme="majorBidi" w:hAnsiTheme="majorBidi" w:cstheme="majorBidi"/>
          <w:sz w:val="24"/>
          <w:szCs w:val="24"/>
        </w:rPr>
        <w:t xml:space="preserve">be able to </w:t>
      </w:r>
      <w:r w:rsidRPr="000176DD">
        <w:rPr>
          <w:rFonts w:asciiTheme="majorBidi" w:hAnsiTheme="majorBidi" w:cstheme="majorBidi"/>
          <w:sz w:val="24"/>
          <w:szCs w:val="24"/>
        </w:rPr>
        <w:t>afford the cost to seeking healthcare</w:t>
      </w:r>
      <w:r>
        <w:rPr>
          <w:rFonts w:asciiTheme="majorBidi" w:hAnsiTheme="majorBidi" w:cstheme="majorBidi"/>
          <w:sz w:val="24"/>
          <w:szCs w:val="24"/>
        </w:rPr>
        <w:t>,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YXNzYWg8L0F1dGhvcj48WWVhcj4yMDE4PC9ZZWFyPjxS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YXNzYWg8L0F1dGhvcj48WWVhcj4yMDE4PC9ZZWFyPjxS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7 18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  <w:t xml:space="preserve"> because of the extra cost of living with disability.</w:t>
      </w:r>
      <w:r w:rsidRPr="005C1CF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aXRyYTwvQXV0aG9yPjxZZWFyPjIwMTc8L1llYXI+PFJl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aXRyYTwvQXV0aG9yPjxZZWFyPjIwMTc8L1llYXI+PFJl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</w:r>
      <w:r w:rsidRPr="005C1CF5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9 20</w:t>
      </w:r>
      <w:r w:rsidRPr="005C1CF5"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People with disabilities often have lower </w:t>
      </w:r>
      <w:r w:rsidRPr="005C1CF5">
        <w:rPr>
          <w:rFonts w:asciiTheme="majorBidi" w:hAnsiTheme="majorBidi" w:cstheme="majorBidi"/>
          <w:sz w:val="24"/>
          <w:szCs w:val="24"/>
        </w:rPr>
        <w:t xml:space="preserve">employment </w:t>
      </w:r>
      <w:r>
        <w:rPr>
          <w:rFonts w:asciiTheme="majorBidi" w:hAnsiTheme="majorBidi" w:cstheme="majorBidi"/>
          <w:sz w:val="24"/>
          <w:szCs w:val="24"/>
        </w:rPr>
        <w:t>rates and</w:t>
      </w:r>
      <w:r w:rsidRPr="005C1CF5">
        <w:rPr>
          <w:rFonts w:asciiTheme="majorBidi" w:hAnsiTheme="majorBidi" w:cstheme="majorBidi"/>
          <w:sz w:val="24"/>
          <w:szCs w:val="24"/>
        </w:rPr>
        <w:t xml:space="preserve"> income,</w:t>
      </w:r>
      <w:r w:rsidRPr="005C1CF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IxPC9zdHlsZT48L0Rpc3BsYXlUZXh0PjxyZWNvcmQ+PHJlYy1udW1iZXI+NzI8L3JlYy1udW1i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IxPC9zdHlsZT48L0Rpc3BsYXlUZXh0PjxyZWNvcmQ+PHJlYy1udW1iZXI+NzI8L3JlYy1udW1i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</w:r>
      <w:r w:rsidRPr="005C1CF5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5 21</w:t>
      </w:r>
      <w:r w:rsidRPr="005C1CF5"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which can</w:t>
      </w:r>
      <w:r w:rsidRPr="005C1CF5">
        <w:rPr>
          <w:rFonts w:asciiTheme="majorBidi" w:hAnsiTheme="majorBidi" w:cstheme="majorBidi"/>
          <w:sz w:val="24"/>
          <w:szCs w:val="24"/>
        </w:rPr>
        <w:t xml:space="preserve"> affect</w:t>
      </w:r>
      <w:r>
        <w:rPr>
          <w:rFonts w:asciiTheme="majorBidi" w:hAnsiTheme="majorBidi" w:cstheme="majorBidi"/>
          <w:sz w:val="24"/>
          <w:szCs w:val="24"/>
        </w:rPr>
        <w:t xml:space="preserve"> the </w:t>
      </w:r>
      <w:r w:rsidR="0022127A">
        <w:rPr>
          <w:rFonts w:asciiTheme="majorBidi" w:hAnsiTheme="majorBidi" w:cstheme="majorBidi"/>
          <w:sz w:val="24"/>
          <w:szCs w:val="24"/>
        </w:rPr>
        <w:t xml:space="preserve">utilization </w:t>
      </w:r>
      <w:r>
        <w:rPr>
          <w:rFonts w:asciiTheme="majorBidi" w:hAnsiTheme="majorBidi" w:cstheme="majorBidi"/>
          <w:sz w:val="24"/>
          <w:szCs w:val="24"/>
        </w:rPr>
        <w:t>for healthcare</w:t>
      </w:r>
      <w:r w:rsidRPr="005C1CF5">
        <w:rPr>
          <w:rFonts w:asciiTheme="majorBidi" w:hAnsiTheme="majorBidi" w:cstheme="majorBidi"/>
          <w:sz w:val="24"/>
          <w:szCs w:val="24"/>
        </w:rPr>
        <w:t xml:space="preserve"> beyond need</w:t>
      </w:r>
      <w:r>
        <w:rPr>
          <w:rFonts w:asciiTheme="majorBidi" w:hAnsiTheme="majorBidi" w:cstheme="majorBidi"/>
          <w:sz w:val="24"/>
          <w:szCs w:val="24"/>
        </w:rPr>
        <w:t>, even for the elderly who may forego health care due to out-of-pocket costs</w:t>
      </w:r>
      <w:r w:rsidRPr="005C1CF5">
        <w:rPr>
          <w:rFonts w:asciiTheme="majorBidi" w:hAnsiTheme="majorBidi" w:cstheme="majorBidi"/>
          <w:sz w:val="24"/>
          <w:szCs w:val="24"/>
        </w:rPr>
        <w:t>.</w:t>
      </w:r>
      <w:r>
        <w:rPr>
          <w:rFonts w:ascii="Segoe UI" w:hAnsi="Segoe UI" w:cs="Segoe UI"/>
          <w:sz w:val="18"/>
          <w:szCs w:val="18"/>
          <w:lang w:val="en-GB"/>
        </w:rPr>
        <w:fldChar w:fldCharType="begin">
          <w:fldData xml:space="preserve">PEVuZE5vdGU+PENpdGU+PEF1dGhvcj5Pa29ybzwvQXV0aG9yPjxZZWFyPjIwMTg8L1llYXI+PFJl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</w:fldData>
        </w:fldChar>
      </w:r>
      <w:r>
        <w:rPr>
          <w:rFonts w:ascii="Segoe UI" w:hAnsi="Segoe UI" w:cs="Segoe UI"/>
          <w:sz w:val="18"/>
          <w:szCs w:val="18"/>
          <w:lang w:val="en-GB"/>
        </w:rPr>
        <w:instrText xml:space="preserve"> ADDIN EN.CITE </w:instrText>
      </w:r>
      <w:r>
        <w:rPr>
          <w:rFonts w:ascii="Segoe UI" w:hAnsi="Segoe UI" w:cs="Segoe UI"/>
          <w:sz w:val="18"/>
          <w:szCs w:val="18"/>
          <w:lang w:val="en-GB"/>
        </w:rPr>
        <w:fldChar w:fldCharType="begin">
          <w:fldData xml:space="preserve">PEVuZE5vdGU+PENpdGU+PEF1dGhvcj5Pa29ybzwvQXV0aG9yPjxZZWFyPjIwMTg8L1llYXI+PFJl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</w:fldData>
        </w:fldChar>
      </w:r>
      <w:r>
        <w:rPr>
          <w:rFonts w:ascii="Segoe UI" w:hAnsi="Segoe UI" w:cs="Segoe UI"/>
          <w:sz w:val="18"/>
          <w:szCs w:val="18"/>
          <w:lang w:val="en-GB"/>
        </w:rPr>
        <w:instrText xml:space="preserve"> ADDIN EN.CITE.DATA </w:instrText>
      </w:r>
      <w:r>
        <w:rPr>
          <w:rFonts w:ascii="Segoe UI" w:hAnsi="Segoe UI" w:cs="Segoe UI"/>
          <w:sz w:val="18"/>
          <w:szCs w:val="18"/>
          <w:lang w:val="en-GB"/>
        </w:rPr>
      </w:r>
      <w:r>
        <w:rPr>
          <w:rFonts w:ascii="Segoe UI" w:hAnsi="Segoe UI" w:cs="Segoe UI"/>
          <w:sz w:val="18"/>
          <w:szCs w:val="18"/>
          <w:lang w:val="en-GB"/>
        </w:rPr>
        <w:fldChar w:fldCharType="end"/>
      </w:r>
      <w:r>
        <w:rPr>
          <w:rFonts w:ascii="Segoe UI" w:hAnsi="Segoe UI" w:cs="Segoe UI"/>
          <w:sz w:val="18"/>
          <w:szCs w:val="18"/>
          <w:lang w:val="en-GB"/>
        </w:rPr>
      </w:r>
      <w:r>
        <w:rPr>
          <w:rFonts w:ascii="Segoe UI" w:hAnsi="Segoe UI" w:cs="Segoe UI"/>
          <w:sz w:val="18"/>
          <w:szCs w:val="18"/>
          <w:lang w:val="en-GB"/>
        </w:rPr>
        <w:fldChar w:fldCharType="separate"/>
      </w:r>
      <w:r w:rsidRPr="005D2D39">
        <w:rPr>
          <w:rFonts w:ascii="Segoe UI" w:hAnsi="Segoe UI" w:cs="Segoe UI"/>
          <w:noProof/>
          <w:sz w:val="18"/>
          <w:szCs w:val="18"/>
          <w:vertAlign w:val="superscript"/>
          <w:lang w:val="en-GB"/>
        </w:rPr>
        <w:t>15</w:t>
      </w:r>
      <w:r>
        <w:rPr>
          <w:rFonts w:ascii="Segoe UI" w:hAnsi="Segoe UI" w:cs="Segoe UI"/>
          <w:sz w:val="18"/>
          <w:szCs w:val="18"/>
          <w:lang w:val="en-GB"/>
        </w:rPr>
        <w:fldChar w:fldCharType="end"/>
      </w:r>
      <w: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 </w:t>
      </w:r>
    </w:p>
    <w:p w14:paraId="0CD1EF3D" w14:textId="77777777" w:rsidR="00667076" w:rsidRDefault="00667076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sz w:val="24"/>
          <w:szCs w:val="24"/>
          <w:u w:val="single"/>
        </w:rPr>
      </w:pPr>
    </w:p>
    <w:p w14:paraId="642A98F6" w14:textId="6215E773" w:rsidR="00B73601" w:rsidRPr="007801A6" w:rsidRDefault="00FD5197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sz w:val="24"/>
          <w:szCs w:val="24"/>
          <w:u w:val="single"/>
        </w:rPr>
      </w:pPr>
      <w:r>
        <w:rPr>
          <w:rFonts w:asciiTheme="majorBidi" w:hAnsiTheme="majorBidi" w:cstheme="majorBidi"/>
          <w:b/>
          <w:bCs/>
          <w:sz w:val="24"/>
          <w:szCs w:val="24"/>
          <w:u w:val="single"/>
        </w:rPr>
        <w:t>Community-level h</w:t>
      </w:r>
      <w:r w:rsidR="00B73601"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>ealth indicators</w:t>
      </w:r>
      <w:r>
        <w:rPr>
          <w:rFonts w:asciiTheme="majorBidi" w:hAnsiTheme="majorBidi" w:cstheme="majorBidi"/>
          <w:b/>
          <w:bCs/>
          <w:sz w:val="24"/>
          <w:szCs w:val="24"/>
          <w:u w:val="single"/>
        </w:rPr>
        <w:t xml:space="preserve"> (e.g.,</w:t>
      </w:r>
      <w:r w:rsidR="00B73601"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 xml:space="preserve"> health access</w:t>
      </w:r>
      <w:r w:rsidR="00667076">
        <w:rPr>
          <w:rFonts w:asciiTheme="majorBidi" w:hAnsiTheme="majorBidi" w:cstheme="majorBidi"/>
          <w:sz w:val="24"/>
          <w:szCs w:val="24"/>
          <w:u w:val="single"/>
        </w:rPr>
        <w:t xml:space="preserve"> </w:t>
      </w:r>
      <w:r w:rsidR="00667076" w:rsidRPr="00667076">
        <w:rPr>
          <w:rFonts w:asciiTheme="majorBidi" w:hAnsiTheme="majorBidi" w:cstheme="majorBidi"/>
          <w:i/>
          <w:iCs/>
          <w:sz w:val="24"/>
          <w:szCs w:val="24"/>
          <w:u w:val="single"/>
        </w:rPr>
        <w:t>&amp;</w:t>
      </w:r>
      <w:r w:rsidR="00667076">
        <w:rPr>
          <w:rFonts w:asciiTheme="majorBidi" w:hAnsiTheme="majorBidi" w:cstheme="majorBidi"/>
          <w:sz w:val="24"/>
          <w:szCs w:val="24"/>
          <w:u w:val="single"/>
        </w:rPr>
        <w:t xml:space="preserve"> </w:t>
      </w:r>
      <w:r>
        <w:rPr>
          <w:rFonts w:asciiTheme="majorBidi" w:hAnsiTheme="majorBidi" w:cstheme="majorBidi"/>
          <w:b/>
          <w:bCs/>
          <w:sz w:val="24"/>
          <w:szCs w:val="24"/>
          <w:u w:val="single"/>
        </w:rPr>
        <w:t>s</w:t>
      </w:r>
      <w:r w:rsidR="00667076"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>ocio-economic development</w:t>
      </w:r>
      <w:r>
        <w:rPr>
          <w:rFonts w:asciiTheme="majorBidi" w:hAnsiTheme="majorBidi" w:cstheme="majorBidi"/>
          <w:b/>
          <w:bCs/>
          <w:sz w:val="24"/>
          <w:szCs w:val="24"/>
          <w:u w:val="single"/>
        </w:rPr>
        <w:t>)</w:t>
      </w:r>
      <w:r w:rsidR="005D2D39"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 xml:space="preserve">: </w:t>
      </w:r>
    </w:p>
    <w:p w14:paraId="38A9E781" w14:textId="3E746C25" w:rsidR="005D2D39" w:rsidRDefault="005D2D39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rising from multiple social determinants, people with disabilities often have poorer health, increased health risks (e.g. obesity), and poorer health care access, including for preventive care.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E3IDE4IDIyIDIzPC9zdHlsZT48L0Rpc3BsYXlUZXh0PjxyZWNvcmQ+PHJlYy1udW1iZXI+NzI8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E3IDE4IDIyIDIzPC9zdHlsZT48L0Rpc3BsYXlUZXh0PjxyZWNvcmQ+PHJlYy1udW1iZXI+NzI8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5 17 18 22 23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These disparities are more pronounced in rural communities, which often experience</w:t>
      </w:r>
      <w:r w:rsidR="000A58F4">
        <w:rPr>
          <w:rFonts w:asciiTheme="majorBidi" w:hAnsiTheme="majorBidi" w:cstheme="majorBidi"/>
          <w:sz w:val="24"/>
          <w:szCs w:val="24"/>
        </w:rPr>
        <w:t xml:space="preserve"> a higher prevalence of</w:t>
      </w:r>
      <w:r>
        <w:rPr>
          <w:rFonts w:asciiTheme="majorBidi" w:hAnsiTheme="majorBidi" w:cstheme="majorBidi"/>
          <w:sz w:val="24"/>
          <w:szCs w:val="24"/>
        </w:rPr>
        <w:t xml:space="preserve"> poorer social determinants of health.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JcHNlbjwvQXV0aG9yPjxZZWFyPjIwMjI8L1llYXI+PFJl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JcHNlbjwvQXV0aG9yPjxZZWFyPjIwMjI8L1llYXI+PFJl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3 17 24-26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Under-utilization of preventive or other health services (due to</w:t>
      </w:r>
      <w:r w:rsidRPr="002469BA">
        <w:rPr>
          <w:rFonts w:asciiTheme="majorBidi" w:hAnsiTheme="majorBidi" w:cstheme="majorBidi"/>
          <w:sz w:val="24"/>
          <w:szCs w:val="24"/>
        </w:rPr>
        <w:t xml:space="preserve"> lack of insurance</w:t>
      </w:r>
      <w:r w:rsidRPr="002469B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JZXp6b25pPC9BdXRob3I+PFllYXI+MjAxMTwvWWVhcj48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JZXp6b25pPC9BdXRob3I+PFllYXI+MjAxMTwvWWVhcj48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2469BA">
        <w:rPr>
          <w:rFonts w:asciiTheme="majorBidi" w:hAnsiTheme="majorBidi" w:cstheme="majorBidi"/>
          <w:sz w:val="24"/>
          <w:szCs w:val="24"/>
        </w:rPr>
      </w:r>
      <w:r w:rsidRPr="002469BA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23</w:t>
      </w:r>
      <w:r w:rsidRPr="002469BA">
        <w:rPr>
          <w:rFonts w:asciiTheme="majorBidi" w:hAnsiTheme="majorBidi" w:cstheme="majorBidi"/>
          <w:sz w:val="24"/>
          <w:szCs w:val="24"/>
        </w:rPr>
        <w:fldChar w:fldCharType="end"/>
      </w:r>
      <w:r w:rsidRPr="002469BA">
        <w:rPr>
          <w:rFonts w:asciiTheme="majorBidi" w:hAnsiTheme="majorBidi" w:cstheme="majorBidi"/>
          <w:sz w:val="24"/>
          <w:szCs w:val="24"/>
        </w:rPr>
        <w:t>, lower perceived need for care</w:t>
      </w:r>
      <w:r w:rsidRPr="002469BA"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Gimm&lt;/Author&gt;&lt;Year&gt;2022&lt;/Year&gt;&lt;RecNum&gt;2&lt;/RecNum&gt;&lt;DisplayText&gt;&lt;style face="superscript"&gt;25&lt;/style&gt;&lt;/DisplayText&gt;&lt;record&gt;&lt;rec-number&gt;2&lt;/rec-number&gt;&lt;foreign-keys&gt;&lt;key app="EN" db-id="w9wsrp2sbwwweyesrz6xtsa6t9d5xtxsdwt5" timestamp="1668808105"&gt;2&lt;/key&gt;&lt;/foreign-keys&gt;&lt;ref-type name="Journal Article"&gt;17&lt;/ref-type&gt;&lt;contributors&gt;&lt;authors&gt;&lt;author&gt;Gimm, G.&lt;/author&gt;&lt;author&gt;Ipsen, C.&lt;/author&gt;&lt;/authors&gt;&lt;/contributors&gt;&lt;auth-address&gt;Department of Health Administration and Policy, George Mason University, Fairfax, VA, United States.&amp;#xD;Rural Institute for Inclusive Communities, University of Montana, Missoula, MT, United States.&lt;/auth-address&gt;&lt;titles&gt;&lt;title&gt;Examining rural-urban disparities in perceived need for health care services among adults with disabilities&lt;/title&gt;&lt;secondary-title&gt;Front Rehabil Sci&lt;/secondary-title&gt;&lt;alt-title&gt;Frontiers in rehabilitation sciences&lt;/alt-title&gt;&lt;/titles&gt;&lt;periodical&gt;&lt;full-title&gt;Front Rehabil Sci&lt;/full-title&gt;&lt;abbr-1&gt;Frontiers in rehabilitation sciences&lt;/abbr-1&gt;&lt;/periodical&gt;&lt;alt-periodical&gt;&lt;full-title&gt;Front Rehabil Sci&lt;/full-title&gt;&lt;abbr-1&gt;Frontiers in rehabilitation sciences&lt;/abbr-1&gt;&lt;/alt-periodical&gt;&lt;pages&gt;875978&lt;/pages&gt;&lt;volume&gt;3&lt;/volume&gt;&lt;edition&gt;2022/10/04&lt;/edition&gt;&lt;keywords&gt;&lt;keyword&gt;disability&lt;/keyword&gt;&lt;keyword&gt;health care&lt;/keyword&gt;&lt;keyword&gt;perceived need&lt;/keyword&gt;&lt;keyword&gt;preventive services&lt;/keyword&gt;&lt;keyword&gt;rural&lt;/keyword&gt;&lt;keyword&gt;unmet need&lt;/keyword&gt;&lt;keyword&gt;commercial or financial relationships that could be construed as a potential&lt;/keyword&gt;&lt;keyword&gt;conflict of interest.&lt;/keyword&gt;&lt;/keywords&gt;&lt;dates&gt;&lt;year&gt;2022&lt;/year&gt;&lt;/dates&gt;&lt;isbn&gt;2673-6861 (Print)&amp;#xD;2673-6861&lt;/isbn&gt;&lt;accession-num&gt;36188990&lt;/accession-num&gt;&lt;urls&gt;&lt;/urls&gt;&lt;custom2&gt;PMC9397972&lt;/custom2&gt;&lt;electronic-resource-num&gt;10.3389/fresc.2022.875978&lt;/electronic-resource-num&gt;&lt;remote-database-provider&gt;NLM&lt;/remote-database-provider&gt;&lt;language&gt;eng&lt;/language&gt;&lt;/record&gt;&lt;/Cite&gt;&lt;/EndNote&gt;</w:instrText>
      </w:r>
      <w:r w:rsidRPr="002469BA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25</w:t>
      </w:r>
      <w:r w:rsidRPr="002469BA">
        <w:rPr>
          <w:rFonts w:asciiTheme="majorBidi" w:hAnsiTheme="majorBidi" w:cstheme="majorBidi"/>
          <w:sz w:val="24"/>
          <w:szCs w:val="24"/>
        </w:rPr>
        <w:fldChar w:fldCharType="end"/>
      </w:r>
      <w:r w:rsidRPr="002469BA">
        <w:rPr>
          <w:rFonts w:asciiTheme="majorBidi" w:hAnsiTheme="majorBidi" w:cstheme="majorBidi"/>
          <w:sz w:val="24"/>
          <w:szCs w:val="24"/>
        </w:rPr>
        <w:t xml:space="preserve"> or lower disposable income</w:t>
      </w:r>
      <w:r w:rsidRPr="005C1CF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IxPC9zdHlsZT48L0Rpc3BsYXlUZXh0PjxyZWNvcmQ+PHJlYy1udW1iZXI+NzI8L3JlYy1udW1i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IxPC9zdHlsZT48L0Rpc3BsYXlUZXh0PjxyZWNvcmQ+PHJlYy1udW1iZXI+NzI8L3JlYy1udW1i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</w:r>
      <w:r w:rsidRPr="005C1CF5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5 21</w:t>
      </w:r>
      <w:r w:rsidRPr="005C1CF5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) may also lead to community-level disparities in the onset or aggravation of health conditions or disabilities, including secondary.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2xsYXI8L0F1dGhvcj48WWVhcj4yMDE3PC9ZZWFyPjxS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2xsYXI8L0F1dGhvcj48WWVhcj4yMDE3PC9ZZWFyPjxS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27 28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Hence, community-level health and social determinants of health that may be associated to disability, rehabilitation needs, and underserved communities </w:t>
      </w:r>
      <w:r w:rsidR="00506C8F">
        <w:rPr>
          <w:rFonts w:asciiTheme="majorBidi" w:hAnsiTheme="majorBidi" w:cstheme="majorBidi"/>
          <w:sz w:val="24"/>
          <w:szCs w:val="24"/>
        </w:rPr>
        <w:t>are</w:t>
      </w:r>
      <w:r>
        <w:rPr>
          <w:rFonts w:asciiTheme="majorBidi" w:hAnsiTheme="majorBidi" w:cstheme="majorBidi"/>
          <w:sz w:val="24"/>
          <w:szCs w:val="24"/>
        </w:rPr>
        <w:t xml:space="preserve"> controlled for.</w:t>
      </w:r>
    </w:p>
    <w:p w14:paraId="75A8628B" w14:textId="6CD3B041" w:rsidR="00667076" w:rsidRDefault="00667076">
      <w:pPr>
        <w:spacing w:line="278" w:lineRule="auto"/>
        <w:rPr>
          <w:b/>
          <w:bCs/>
          <w:sz w:val="16"/>
          <w:szCs w:val="16"/>
        </w:rPr>
      </w:pPr>
    </w:p>
    <w:p w14:paraId="778DF54C" w14:textId="77777777" w:rsidR="00FD5197" w:rsidRDefault="00FD5197">
      <w:pPr>
        <w:spacing w:line="278" w:lineRule="auto"/>
        <w:rPr>
          <w:b/>
          <w:bCs/>
          <w:sz w:val="16"/>
          <w:szCs w:val="16"/>
        </w:rPr>
      </w:pPr>
      <w:r>
        <w:rPr>
          <w:b/>
          <w:bCs/>
          <w:sz w:val="16"/>
          <w:szCs w:val="16"/>
        </w:rPr>
        <w:br w:type="page"/>
      </w:r>
    </w:p>
    <w:p w14:paraId="7E49E168" w14:textId="7D5D18D1" w:rsidR="005D2D39" w:rsidRPr="005D2D39" w:rsidRDefault="005D2D39">
      <w:pPr>
        <w:rPr>
          <w:b/>
          <w:bCs/>
          <w:sz w:val="16"/>
          <w:szCs w:val="16"/>
        </w:rPr>
      </w:pPr>
      <w:r w:rsidRPr="005D2D39">
        <w:rPr>
          <w:b/>
          <w:bCs/>
          <w:sz w:val="16"/>
          <w:szCs w:val="16"/>
        </w:rPr>
        <w:t>References</w:t>
      </w:r>
    </w:p>
    <w:p w14:paraId="43954473" w14:textId="77777777" w:rsidR="005D2D39" w:rsidRPr="005D2D39" w:rsidRDefault="005D2D39">
      <w:pPr>
        <w:rPr>
          <w:sz w:val="16"/>
          <w:szCs w:val="16"/>
        </w:rPr>
      </w:pPr>
    </w:p>
    <w:p w14:paraId="1383C1D3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fldChar w:fldCharType="begin"/>
      </w:r>
      <w:r w:rsidRPr="005D2D39">
        <w:rPr>
          <w:sz w:val="16"/>
          <w:szCs w:val="16"/>
        </w:rPr>
        <w:instrText xml:space="preserve"> ADDIN EN.REFLIST </w:instrText>
      </w:r>
      <w:r w:rsidRPr="005D2D39">
        <w:rPr>
          <w:sz w:val="16"/>
          <w:szCs w:val="16"/>
        </w:rPr>
        <w:fldChar w:fldCharType="separate"/>
      </w:r>
      <w:r w:rsidRPr="005D2D39">
        <w:rPr>
          <w:sz w:val="16"/>
          <w:szCs w:val="16"/>
        </w:rPr>
        <w:t xml:space="preserve">1. Mroz T. GL, Wong J., et. al. Variation in Use of Home Health Care among Fee-for-Service Medicare Beneficiaries by Rural-Urban Status and Geographic Region: Assessing the Potential for Unmet Need. . </w:t>
      </w:r>
      <w:r w:rsidRPr="005D2D39">
        <w:rPr>
          <w:i/>
          <w:sz w:val="16"/>
          <w:szCs w:val="16"/>
        </w:rPr>
        <w:t>Policy Brief #169 2020 WWAMI Rural Health Research Center, University of Washington Seattle, WA</w:t>
      </w:r>
      <w:r w:rsidRPr="005D2D39">
        <w:rPr>
          <w:sz w:val="16"/>
          <w:szCs w:val="16"/>
        </w:rPr>
        <w:t xml:space="preserve"> 2020</w:t>
      </w:r>
    </w:p>
    <w:p w14:paraId="266F2957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>2. Centers for Medicare &amp; Medicaid Services. Rural-Urban Disparities in Health Care in Medicare, 2022.</w:t>
      </w:r>
    </w:p>
    <w:p w14:paraId="3C9AF6A5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3. Xian Y, Thomas L, Liang L, et al. Unexplained Variation for Hospitals' Use of Inpatient Rehabilitation and Skilled Nursing Facilities After an Acute Ischemic Stroke. </w:t>
      </w:r>
      <w:r w:rsidRPr="005D2D39">
        <w:rPr>
          <w:i/>
          <w:sz w:val="16"/>
          <w:szCs w:val="16"/>
        </w:rPr>
        <w:t>Stroke</w:t>
      </w:r>
      <w:r w:rsidRPr="005D2D39">
        <w:rPr>
          <w:sz w:val="16"/>
          <w:szCs w:val="16"/>
        </w:rPr>
        <w:t xml:space="preserve"> 2017;48(10):2836-42. doi: 10.1161/strokeaha.117.016904 [published Online First: 2017/08/24]</w:t>
      </w:r>
    </w:p>
    <w:p w14:paraId="586E0D31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4. Centers for Medicare &amp; Medicaid Services - Office of Minority Health. Stroke Disparities in Medicare Fee-For-Service Beneficiaries </w:t>
      </w:r>
    </w:p>
    <w:p w14:paraId="43550201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5. Hong I, Goodwin JS, Reistetter TA, et al. Comparison of Functional Status Improvements Among Patients With Stroke Receiving Postacute Care in Inpatient Rehabilitation vs Skilled Nursing Facilities. </w:t>
      </w:r>
      <w:r w:rsidRPr="005D2D39">
        <w:rPr>
          <w:i/>
          <w:sz w:val="16"/>
          <w:szCs w:val="16"/>
        </w:rPr>
        <w:t>JAMA network open</w:t>
      </w:r>
      <w:r w:rsidRPr="005D2D39">
        <w:rPr>
          <w:sz w:val="16"/>
          <w:szCs w:val="16"/>
        </w:rPr>
        <w:t xml:space="preserve"> 2019;2(12):e1916646. doi: 10.1001/jamanetworkopen.2019.16646 [published Online First: 2019/12/05]</w:t>
      </w:r>
    </w:p>
    <w:p w14:paraId="6468FE74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6. Park S, Meyers DJ, Langellier BA. Rural Enrollees In Medicare Advantage Have Substantial Rates Of Switching To Traditional Medicare. </w:t>
      </w:r>
      <w:r w:rsidRPr="005D2D39">
        <w:rPr>
          <w:i/>
          <w:sz w:val="16"/>
          <w:szCs w:val="16"/>
        </w:rPr>
        <w:t>Health affairs (Project Hope)</w:t>
      </w:r>
      <w:r w:rsidRPr="005D2D39">
        <w:rPr>
          <w:sz w:val="16"/>
          <w:szCs w:val="16"/>
        </w:rPr>
        <w:t xml:space="preserve"> 2021;40(3):469-77. doi: 10.1377/hlthaff.2020.01435 [published Online First: 2021/03/02]</w:t>
      </w:r>
    </w:p>
    <w:p w14:paraId="7C437C8B" w14:textId="45DE960F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7. Freed M BJ, Damico A, Neuman T,. Medicare Advantage in 2022: Enrollment Update and Key Trends: KFF;  [Available from: </w:t>
      </w:r>
      <w:hyperlink r:id="rId4" w:anchor=":~:text=In%202022%2C%20nearly%20half%20of,(19%25%20to%2048%25" w:history="1">
        <w:r w:rsidRPr="005D2D39">
          <w:rPr>
            <w:rStyle w:val="Hyperlink"/>
            <w:sz w:val="16"/>
            <w:szCs w:val="16"/>
          </w:rPr>
          <w:t>https://www.kff.org/medicare/issue-brief/medicare-advantage-in-2022-enrollment-update-and-key-trends/#:~:text=In%202022%2C%20nearly%20half%20of,(19%25%20to%2048%25</w:t>
        </w:r>
      </w:hyperlink>
      <w:r w:rsidRPr="005D2D39">
        <w:rPr>
          <w:sz w:val="16"/>
          <w:szCs w:val="16"/>
        </w:rPr>
        <w:t>) accessed January 25, 2023.</w:t>
      </w:r>
    </w:p>
    <w:p w14:paraId="1100D813" w14:textId="786ACFA8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8. Centers for Medicare &amp; Medicaid Services. Medicare Geographic Variation - by National, State &amp; County  [Available from: </w:t>
      </w:r>
      <w:hyperlink r:id="rId5" w:history="1">
        <w:r w:rsidRPr="005D2D39">
          <w:rPr>
            <w:rStyle w:val="Hyperlink"/>
            <w:sz w:val="16"/>
            <w:szCs w:val="16"/>
          </w:rPr>
          <w:t>https://data.cms.gov/summary-statistics-on-use-and-payments/medicare-geographic-comparisons/medicare-geographic-variation-by-national-state-county</w:t>
        </w:r>
      </w:hyperlink>
      <w:r w:rsidRPr="005D2D39">
        <w:rPr>
          <w:sz w:val="16"/>
          <w:szCs w:val="16"/>
        </w:rPr>
        <w:t>.</w:t>
      </w:r>
    </w:p>
    <w:p w14:paraId="42782CA2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9. Cooper Z, Stiegman O, Ndumele CD, et al. Geographical Variation in Health Spending Across the US Among Privately Insured Individuals and Enrollees in Medicaid and Medicare. </w:t>
      </w:r>
      <w:r w:rsidRPr="005D2D39">
        <w:rPr>
          <w:i/>
          <w:sz w:val="16"/>
          <w:szCs w:val="16"/>
        </w:rPr>
        <w:t>JAMA network open</w:t>
      </w:r>
      <w:r w:rsidRPr="005D2D39">
        <w:rPr>
          <w:sz w:val="16"/>
          <w:szCs w:val="16"/>
        </w:rPr>
        <w:t xml:space="preserve"> 2022;5(7):e2222138. doi: 10.1001/jamanetworkopen.2022.22138 [published Online First: 2022/07/21]</w:t>
      </w:r>
    </w:p>
    <w:p w14:paraId="43B5B8C2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0. Zhang Y, Li J. Geographic Variation In Medicare Per Capita Spending Narrowed From 2007 To 2017. </w:t>
      </w:r>
      <w:r w:rsidRPr="005D2D39">
        <w:rPr>
          <w:i/>
          <w:sz w:val="16"/>
          <w:szCs w:val="16"/>
        </w:rPr>
        <w:t>Health affairs (Project Hope)</w:t>
      </w:r>
      <w:r w:rsidRPr="005D2D39">
        <w:rPr>
          <w:sz w:val="16"/>
          <w:szCs w:val="16"/>
        </w:rPr>
        <w:t xml:space="preserve"> 2020;39(11):1875-82. doi: 10.1377/hlthaff.2020.00188 [published Online First: 2020/11/03]</w:t>
      </w:r>
    </w:p>
    <w:p w14:paraId="62DB900A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1. Sood N, Yang Z, Huckfeldt P, et al. Geographic Variation in Medicare Fee-for-Service Health Care Expenditures Before and After the Passage of the Affordable Care Act. </w:t>
      </w:r>
      <w:r w:rsidRPr="005D2D39">
        <w:rPr>
          <w:i/>
          <w:sz w:val="16"/>
          <w:szCs w:val="16"/>
        </w:rPr>
        <w:t>JAMA health forum</w:t>
      </w:r>
      <w:r w:rsidRPr="005D2D39">
        <w:rPr>
          <w:sz w:val="16"/>
          <w:szCs w:val="16"/>
        </w:rPr>
        <w:t xml:space="preserve"> 2021;2(12):e214122. doi: 10.1001/jamahealthforum.2021.4122 [published Online First: 2022/08/18]</w:t>
      </w:r>
    </w:p>
    <w:p w14:paraId="454F69A8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2. Schuldt RF, Lallier ALM, Chen HF, et al. Geographic variation in Medicare home health expenditures. </w:t>
      </w:r>
      <w:r w:rsidRPr="005D2D39">
        <w:rPr>
          <w:i/>
          <w:sz w:val="16"/>
          <w:szCs w:val="16"/>
        </w:rPr>
        <w:t>The American journal of managed care</w:t>
      </w:r>
      <w:r w:rsidRPr="005D2D39">
        <w:rPr>
          <w:sz w:val="16"/>
          <w:szCs w:val="16"/>
        </w:rPr>
        <w:t xml:space="preserve"> 2022;28(7):322-28. doi: 10.37765/ajmc.2022.89179 [published Online First: 2022/07/20]</w:t>
      </w:r>
    </w:p>
    <w:p w14:paraId="5E1083BD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FA0B62">
        <w:rPr>
          <w:sz w:val="16"/>
          <w:szCs w:val="16"/>
          <w:lang w:val="pt-PT"/>
        </w:rPr>
        <w:t xml:space="preserve">13. Zhao G, Okoro CA, Hsia J, et al. </w:t>
      </w:r>
      <w:r w:rsidRPr="005D2D39">
        <w:rPr>
          <w:sz w:val="16"/>
          <w:szCs w:val="16"/>
        </w:rPr>
        <w:t xml:space="preserve">Prevalence of Disability and Disability Types by Urban-Rural County Classification-U.S., 2016. </w:t>
      </w:r>
      <w:r w:rsidRPr="005D2D39">
        <w:rPr>
          <w:i/>
          <w:sz w:val="16"/>
          <w:szCs w:val="16"/>
        </w:rPr>
        <w:t>American journal of preventive medicine</w:t>
      </w:r>
      <w:r w:rsidRPr="005D2D39">
        <w:rPr>
          <w:sz w:val="16"/>
          <w:szCs w:val="16"/>
        </w:rPr>
        <w:t xml:space="preserve"> 2019;57(6):749-56. doi: 10.1016/j.amepre.2019.07.022 [published Online First: 2019/11/23]</w:t>
      </w:r>
    </w:p>
    <w:p w14:paraId="5A30D222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4. Sage R, Ward B, Myers A, et al. Transitory and Enduring Disability Among Urban and Rural People. </w:t>
      </w:r>
      <w:r w:rsidRPr="005D2D39">
        <w:rPr>
          <w:i/>
          <w:sz w:val="16"/>
          <w:szCs w:val="16"/>
        </w:rPr>
        <w:t>The Journal of rural health : official journal of the American Rural Health Association and the National Rural Health Care Association</w:t>
      </w:r>
      <w:r w:rsidRPr="005D2D39">
        <w:rPr>
          <w:sz w:val="16"/>
          <w:szCs w:val="16"/>
        </w:rPr>
        <w:t xml:space="preserve"> 2019;35(4):460-70. doi: 10.1111/jrh.12338 [published Online First: 2018/12/20]</w:t>
      </w:r>
    </w:p>
    <w:p w14:paraId="18BC44D1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5. Okoro CA, Hollis ND, Cyrus AC, et al. Prevalence of Disabilities and Health Care Access by Disability Status and Type Among Adults - United States, 2016. </w:t>
      </w:r>
      <w:r w:rsidRPr="005D2D39">
        <w:rPr>
          <w:i/>
          <w:sz w:val="16"/>
          <w:szCs w:val="16"/>
        </w:rPr>
        <w:t>MMWR Morbidity and mortality weekly report</w:t>
      </w:r>
      <w:r w:rsidRPr="005D2D39">
        <w:rPr>
          <w:sz w:val="16"/>
          <w:szCs w:val="16"/>
        </w:rPr>
        <w:t xml:space="preserve"> 2018;67(32):882-87. doi: 10.15585/mmwr.mm6732a3 [published Online First: 2018/08/17]</w:t>
      </w:r>
    </w:p>
    <w:p w14:paraId="2CEB2768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6. McDaniel JT. Geographic Distribution of Disability Among Older Veterans, United States, 2013-2017. </w:t>
      </w:r>
      <w:r w:rsidRPr="005D2D39">
        <w:rPr>
          <w:i/>
          <w:sz w:val="16"/>
          <w:szCs w:val="16"/>
        </w:rPr>
        <w:t>Preventing chronic disease</w:t>
      </w:r>
      <w:r w:rsidRPr="005D2D39">
        <w:rPr>
          <w:sz w:val="16"/>
          <w:szCs w:val="16"/>
        </w:rPr>
        <w:t xml:space="preserve"> 2020;17:E35. doi: 10.5888/pcd17.190340 [published Online First: 2020/05/15]</w:t>
      </w:r>
    </w:p>
    <w:p w14:paraId="79ED9695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7. Dassah E, Aldersey H, McColl MA, et al. Factors affecting access to primary health care services for persons with disabilities in rural areas: a "best-fit" framework synthesis. </w:t>
      </w:r>
      <w:r w:rsidRPr="005D2D39">
        <w:rPr>
          <w:i/>
          <w:sz w:val="16"/>
          <w:szCs w:val="16"/>
        </w:rPr>
        <w:t>Global health research and policy</w:t>
      </w:r>
      <w:r w:rsidRPr="005D2D39">
        <w:rPr>
          <w:sz w:val="16"/>
          <w:szCs w:val="16"/>
        </w:rPr>
        <w:t xml:space="preserve"> 2018;3:36. doi: 10.1186/s41256-018-0091-x [published Online First: 2019/01/04]</w:t>
      </w:r>
    </w:p>
    <w:p w14:paraId="266B12F6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8. Wong JL, Alschuler KN, Mroz TM, et al. Identification of targets for improving access to care in persons with long term physical disabilities. </w:t>
      </w:r>
      <w:r w:rsidRPr="005D2D39">
        <w:rPr>
          <w:i/>
          <w:sz w:val="16"/>
          <w:szCs w:val="16"/>
        </w:rPr>
        <w:t>Disability and health journal</w:t>
      </w:r>
      <w:r w:rsidRPr="005D2D39">
        <w:rPr>
          <w:sz w:val="16"/>
          <w:szCs w:val="16"/>
        </w:rPr>
        <w:t xml:space="preserve"> 2019;12(3):366-74. doi: 10.1016/j.dhjo.2019.01.002 [published Online First: 2019/03/19]</w:t>
      </w:r>
    </w:p>
    <w:p w14:paraId="7EFD3EB4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FA0B62">
        <w:rPr>
          <w:sz w:val="16"/>
          <w:szCs w:val="16"/>
          <w:lang w:val="pt-PT"/>
        </w:rPr>
        <w:t xml:space="preserve">19. Mitra S, Palmer M, Kim H, et al. </w:t>
      </w:r>
      <w:r w:rsidRPr="005D2D39">
        <w:rPr>
          <w:sz w:val="16"/>
          <w:szCs w:val="16"/>
        </w:rPr>
        <w:t xml:space="preserve">Extra costs of living with a disability: A review and agenda for research. </w:t>
      </w:r>
      <w:r w:rsidRPr="005D2D39">
        <w:rPr>
          <w:i/>
          <w:sz w:val="16"/>
          <w:szCs w:val="16"/>
        </w:rPr>
        <w:t>Disability and health journal</w:t>
      </w:r>
      <w:r w:rsidRPr="005D2D39">
        <w:rPr>
          <w:sz w:val="16"/>
          <w:szCs w:val="16"/>
        </w:rPr>
        <w:t xml:space="preserve"> 2017;10(4):475-84. doi: 10.1016/j.dhjo.2017.04.007 [published Online First: 2017/05/16]</w:t>
      </w:r>
    </w:p>
    <w:p w14:paraId="12938405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0. Morris ZA, McGarity SV, Goodman N, et al. The Extra Costs Associated With Living With a Disability in the United States. </w:t>
      </w:r>
      <w:r w:rsidRPr="005D2D39">
        <w:rPr>
          <w:i/>
          <w:sz w:val="16"/>
          <w:szCs w:val="16"/>
        </w:rPr>
        <w:t>Journal of Disability Policy Studies</w:t>
      </w:r>
      <w:r w:rsidRPr="005D2D39">
        <w:rPr>
          <w:sz w:val="16"/>
          <w:szCs w:val="16"/>
        </w:rPr>
        <w:t xml:space="preserve"> 2021;33(3):158-67. doi: 10.1177/10442073211043521</w:t>
      </w:r>
    </w:p>
    <w:p w14:paraId="04A1F56E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1. Stevens AC, Carroll DD, Courtney-Long EA, et al. Adults with One or More Functional Disabilities - United States, 2011-2014. </w:t>
      </w:r>
      <w:r w:rsidRPr="005D2D39">
        <w:rPr>
          <w:i/>
          <w:sz w:val="16"/>
          <w:szCs w:val="16"/>
        </w:rPr>
        <w:t>MMWR Morbidity and mortality weekly report</w:t>
      </w:r>
      <w:r w:rsidRPr="005D2D39">
        <w:rPr>
          <w:sz w:val="16"/>
          <w:szCs w:val="16"/>
        </w:rPr>
        <w:t xml:space="preserve"> 2016;65(38):1021-5. doi: 10.15585/mmwr.mm6538a1 [published Online First: 2016/09/30]</w:t>
      </w:r>
    </w:p>
    <w:p w14:paraId="0B69460A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2. Iezzoni LI. Cancer detection, diagnosis, and treatment for adults with disabilities. </w:t>
      </w:r>
      <w:r w:rsidRPr="005D2D39">
        <w:rPr>
          <w:i/>
          <w:sz w:val="16"/>
          <w:szCs w:val="16"/>
        </w:rPr>
        <w:t>The Lancet Oncology</w:t>
      </w:r>
      <w:r w:rsidRPr="005D2D39">
        <w:rPr>
          <w:sz w:val="16"/>
          <w:szCs w:val="16"/>
        </w:rPr>
        <w:t xml:space="preserve"> 2022;23(4):e164-e73. doi: 10.1016/s1470-2045(22)00018-3 [published Online First: 2022/04/01]</w:t>
      </w:r>
    </w:p>
    <w:p w14:paraId="7CC0F8FC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3. Iezzoni LI, Frakt AB, Pizer SD. Uninsured persons with disability confront substantial barriers to health care services. </w:t>
      </w:r>
      <w:r w:rsidRPr="005D2D39">
        <w:rPr>
          <w:i/>
          <w:sz w:val="16"/>
          <w:szCs w:val="16"/>
        </w:rPr>
        <w:t>Disability and health journal</w:t>
      </w:r>
      <w:r w:rsidRPr="005D2D39">
        <w:rPr>
          <w:sz w:val="16"/>
          <w:szCs w:val="16"/>
        </w:rPr>
        <w:t xml:space="preserve"> 2011;4(4):238-44. doi: 10.1016/j.dhjo.2011.06.001 [published Online First: 2011/10/22]</w:t>
      </w:r>
    </w:p>
    <w:p w14:paraId="18D680F7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4. Ipsen C, Hall JP, Lui J. Editorial: Rural disability and community participation. </w:t>
      </w:r>
      <w:r w:rsidRPr="005D2D39">
        <w:rPr>
          <w:i/>
          <w:sz w:val="16"/>
          <w:szCs w:val="16"/>
        </w:rPr>
        <w:t>Frontiers in rehabilitation sciences</w:t>
      </w:r>
      <w:r w:rsidRPr="005D2D39">
        <w:rPr>
          <w:sz w:val="16"/>
          <w:szCs w:val="16"/>
        </w:rPr>
        <w:t xml:space="preserve"> 2022;3:1049578. doi: 10.3389/fresc.2022.1049578 [published Online First: 2022/11/05]</w:t>
      </w:r>
    </w:p>
    <w:p w14:paraId="6C2CE5F6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5. Gimm G, Ipsen C. Examining rural-urban disparities in perceived need for health care services among adults with disabilities. </w:t>
      </w:r>
      <w:r w:rsidRPr="005D2D39">
        <w:rPr>
          <w:i/>
          <w:sz w:val="16"/>
          <w:szCs w:val="16"/>
        </w:rPr>
        <w:t>Frontiers in rehabilitation sciences</w:t>
      </w:r>
      <w:r w:rsidRPr="005D2D39">
        <w:rPr>
          <w:sz w:val="16"/>
          <w:szCs w:val="16"/>
        </w:rPr>
        <w:t xml:space="preserve"> 2022;3:875978. doi: 10.3389/fresc.2022.875978 [published Online First: 2022/10/04]</w:t>
      </w:r>
    </w:p>
    <w:p w14:paraId="781D9669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6. Del Brutto OH, Mera RM, Recalde BY, et al. On the Association Between Social Determinants of Health and Disability in Stroke-Free Older Adults Living in Rural Settings. The Three Villages Study. </w:t>
      </w:r>
      <w:r w:rsidRPr="005D2D39">
        <w:rPr>
          <w:i/>
          <w:sz w:val="16"/>
          <w:szCs w:val="16"/>
        </w:rPr>
        <w:t>Journal of primary care &amp; community health</w:t>
      </w:r>
      <w:r w:rsidRPr="005D2D39">
        <w:rPr>
          <w:sz w:val="16"/>
          <w:szCs w:val="16"/>
        </w:rPr>
        <w:t xml:space="preserve"> 2020;11:2150132720961265. doi: 10.1177/2150132720961265 [published Online First: 2020/10/02]</w:t>
      </w:r>
    </w:p>
    <w:p w14:paraId="7E793076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7. Hollar DW, Jr. Disability and health outcomes in geospatial analyses of Southeastern U.S. county health data. </w:t>
      </w:r>
      <w:r w:rsidRPr="005D2D39">
        <w:rPr>
          <w:i/>
          <w:sz w:val="16"/>
          <w:szCs w:val="16"/>
        </w:rPr>
        <w:t>Disability and health journal</w:t>
      </w:r>
      <w:r w:rsidRPr="005D2D39">
        <w:rPr>
          <w:sz w:val="16"/>
          <w:szCs w:val="16"/>
        </w:rPr>
        <w:t xml:space="preserve"> 2017;10(4):518-24. doi: 10.1016/j.dhjo.2017.01.003 [published Online First: 2017/02/28]</w:t>
      </w:r>
    </w:p>
    <w:p w14:paraId="0DCA4113" w14:textId="77777777" w:rsidR="005D2D39" w:rsidRPr="005D2D39" w:rsidRDefault="005D2D39" w:rsidP="005D2D39">
      <w:pPr>
        <w:pStyle w:val="EndNoteBibliography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8. Moharić M. Research on prevalence of secondary conditions in individuals with disabilities: an overview. </w:t>
      </w:r>
      <w:r w:rsidRPr="005D2D39">
        <w:rPr>
          <w:i/>
          <w:sz w:val="16"/>
          <w:szCs w:val="16"/>
        </w:rPr>
        <w:t>International journal of rehabilitation research Internationale Zeitschrift fur Rehabilitationsforschung Revue internationale de recherches de readaptation</w:t>
      </w:r>
      <w:r w:rsidRPr="005D2D39">
        <w:rPr>
          <w:sz w:val="16"/>
          <w:szCs w:val="16"/>
        </w:rPr>
        <w:t xml:space="preserve"> 2017;40(4):297-302. doi: 10.1097/mrr.0000000000000255 [published Online First: 2017/09/28]</w:t>
      </w:r>
    </w:p>
    <w:p w14:paraId="383F831A" w14:textId="1AB4310B" w:rsidR="005D2D39" w:rsidRDefault="005D2D39">
      <w:r w:rsidRPr="005D2D39">
        <w:rPr>
          <w:sz w:val="16"/>
          <w:szCs w:val="16"/>
        </w:rPr>
        <w:fldChar w:fldCharType="end"/>
      </w:r>
    </w:p>
    <w:sectPr w:rsidR="005D2D3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MJ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D2D39"/>
    <w:rsid w:val="000A58F4"/>
    <w:rsid w:val="000C778F"/>
    <w:rsid w:val="001769F4"/>
    <w:rsid w:val="001C6701"/>
    <w:rsid w:val="001E0BF8"/>
    <w:rsid w:val="0022127A"/>
    <w:rsid w:val="002F235B"/>
    <w:rsid w:val="00380C3D"/>
    <w:rsid w:val="003A5A0C"/>
    <w:rsid w:val="004B0538"/>
    <w:rsid w:val="004F6E8B"/>
    <w:rsid w:val="00506C8F"/>
    <w:rsid w:val="005D2D39"/>
    <w:rsid w:val="00667076"/>
    <w:rsid w:val="006E7454"/>
    <w:rsid w:val="007801A6"/>
    <w:rsid w:val="007F6434"/>
    <w:rsid w:val="008E5610"/>
    <w:rsid w:val="00B17196"/>
    <w:rsid w:val="00B73601"/>
    <w:rsid w:val="00B915FE"/>
    <w:rsid w:val="00CC397C"/>
    <w:rsid w:val="00D51F26"/>
    <w:rsid w:val="00D54B6E"/>
    <w:rsid w:val="00D56EF8"/>
    <w:rsid w:val="00DC5934"/>
    <w:rsid w:val="00E82C93"/>
    <w:rsid w:val="00F4064E"/>
    <w:rsid w:val="00F67486"/>
    <w:rsid w:val="00FA0B62"/>
    <w:rsid w:val="00FC23CB"/>
    <w:rsid w:val="00FD5197"/>
    <w:rsid w:val="00FF33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041BFC"/>
  <w15:chartTrackingRefBased/>
  <w15:docId w15:val="{2744BF0D-A9DA-42B0-AD2E-920ABB3869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D2D39"/>
    <w:pPr>
      <w:spacing w:line="259" w:lineRule="auto"/>
    </w:pPr>
    <w:rPr>
      <w:kern w:val="0"/>
      <w:sz w:val="22"/>
      <w:szCs w:val="22"/>
      <w:lang w:bidi="he-IL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D2D39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bidi="ar-SA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D2D39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bidi="ar-SA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D2D39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bidi="ar-SA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D2D39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:lang w:bidi="ar-SA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D2D39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:lang w:bidi="ar-SA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D2D39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:lang w:bidi="ar-SA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D2D39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:lang w:bidi="ar-SA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D2D39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:lang w:bidi="ar-SA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D2D39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:lang w:bidi="ar-SA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2D3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D2D3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D2D3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D2D3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D2D3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D2D3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D2D3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D2D3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D2D3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D2D3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bidi="ar-SA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5D2D3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D2D39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bidi="ar-SA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5D2D3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D2D39"/>
    <w:pPr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:lang w:bidi="ar-SA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5D2D3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D2D39"/>
    <w:pPr>
      <w:spacing w:line="278" w:lineRule="auto"/>
      <w:ind w:left="720"/>
      <w:contextualSpacing/>
    </w:pPr>
    <w:rPr>
      <w:kern w:val="2"/>
      <w:sz w:val="24"/>
      <w:szCs w:val="24"/>
      <w:lang w:bidi="ar-SA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5D2D3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D2D3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:lang w:bidi="ar-SA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D2D3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D2D39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D2D39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2D39"/>
    <w:rPr>
      <w:rFonts w:ascii="Aptos" w:hAnsi="Aptos"/>
      <w:noProof/>
      <w:kern w:val="0"/>
      <w:sz w:val="22"/>
      <w:szCs w:val="22"/>
      <w:lang w:bidi="he-IL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5D2D39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D2D39"/>
    <w:rPr>
      <w:rFonts w:ascii="Aptos" w:hAnsi="Aptos"/>
      <w:noProof/>
      <w:kern w:val="0"/>
      <w:sz w:val="22"/>
      <w:szCs w:val="22"/>
      <w:lang w:bidi="he-IL"/>
      <w14:ligatures w14:val="none"/>
    </w:rPr>
  </w:style>
  <w:style w:type="character" w:styleId="Hyperlink">
    <w:name w:val="Hyperlink"/>
    <w:basedOn w:val="DefaultParagraphFont"/>
    <w:uiPriority w:val="99"/>
    <w:unhideWhenUsed/>
    <w:rsid w:val="005D2D3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D2D39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FF3336"/>
    <w:pPr>
      <w:spacing w:after="0" w:line="240" w:lineRule="auto"/>
    </w:pPr>
    <w:rPr>
      <w:kern w:val="0"/>
      <w:sz w:val="22"/>
      <w:szCs w:val="22"/>
      <w:lang w:bidi="he-IL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2212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2127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127A"/>
    <w:rPr>
      <w:kern w:val="0"/>
      <w:sz w:val="20"/>
      <w:szCs w:val="20"/>
      <w:lang w:bidi="he-IL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12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127A"/>
    <w:rPr>
      <w:b/>
      <w:bCs/>
      <w:kern w:val="0"/>
      <w:sz w:val="20"/>
      <w:szCs w:val="20"/>
      <w:lang w:bidi="he-IL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ata.cms.gov/summary-statistics-on-use-and-payments/medicare-geographic-comparisons/medicare-geographic-variation-by-national-state-county" TargetMode="External"/><Relationship Id="rId4" Type="http://schemas.openxmlformats.org/officeDocument/2006/relationships/hyperlink" Target="https://www.kff.org/medicare/issue-brief/medicare-advantage-in-2022-enrollment-update-and-key-trend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Metadata/LabelInfo.xml><?xml version="1.0" encoding="utf-8"?>
<clbl:labelList xmlns:clbl="http://schemas.microsoft.com/office/2020/mipLabelMetadata">
  <clbl:label id="{8db864bc-821c-4dd3-a9c9-5002b5129ec6}" enabled="1" method="Standard" siteId="{0b95a125-791c-4f0a-9f9e-99e36311750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4</Pages>
  <Words>2453</Words>
  <Characters>14282</Characters>
  <Application>Microsoft Office Word</Application>
  <DocSecurity>0</DocSecurity>
  <Lines>242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us, Tiago</dc:creator>
  <cp:keywords/>
  <dc:description/>
  <cp:lastModifiedBy>Jesus, Tiago</cp:lastModifiedBy>
  <cp:revision>7</cp:revision>
  <dcterms:created xsi:type="dcterms:W3CDTF">2025-09-16T05:53:00Z</dcterms:created>
  <dcterms:modified xsi:type="dcterms:W3CDTF">2026-01-15T16:51:00Z</dcterms:modified>
</cp:coreProperties>
</file>